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A8FCB6" w14:textId="77777777" w:rsidR="00D21BC9" w:rsidRPr="00FB2E43" w:rsidRDefault="00D21BC9" w:rsidP="00D21BC9">
      <w:pPr>
        <w:rPr>
          <w:b/>
          <w:bCs/>
        </w:rPr>
      </w:pPr>
      <w:r w:rsidRPr="00FB2E43">
        <w:rPr>
          <w:b/>
          <w:bCs/>
        </w:rPr>
        <w:t xml:space="preserve">The Biology of Symptom-Based Disorders – Time to Act </w:t>
      </w:r>
    </w:p>
    <w:p w14:paraId="52E02F52" w14:textId="77777777" w:rsidR="00D21BC9" w:rsidRPr="00815979" w:rsidRDefault="00D21BC9" w:rsidP="00D21BC9">
      <w:pPr>
        <w:rPr>
          <w:color w:val="FF0000"/>
        </w:rPr>
      </w:pPr>
    </w:p>
    <w:p w14:paraId="7D8449CF" w14:textId="77777777" w:rsidR="00D21BC9" w:rsidRPr="00FB2E43" w:rsidRDefault="00D21BC9" w:rsidP="00D21BC9">
      <w:r w:rsidRPr="00FB2E43">
        <w:t>Andreas Goebel</w:t>
      </w:r>
      <w:r w:rsidRPr="00FB2E43">
        <w:rPr>
          <w:vertAlign w:val="superscript"/>
        </w:rPr>
        <w:t>1</w:t>
      </w:r>
      <w:r w:rsidRPr="0076629A">
        <w:rPr>
          <w:color w:val="000000" w:themeColor="text1"/>
          <w:vertAlign w:val="superscript"/>
        </w:rPr>
        <w:t>*</w:t>
      </w:r>
      <w:r w:rsidRPr="0076629A">
        <w:rPr>
          <w:color w:val="000000" w:themeColor="text1"/>
        </w:rPr>
        <w:t>, David Andersson</w:t>
      </w:r>
      <w:r w:rsidRPr="0076629A">
        <w:rPr>
          <w:color w:val="000000" w:themeColor="text1"/>
          <w:vertAlign w:val="superscript"/>
        </w:rPr>
        <w:t>2</w:t>
      </w:r>
      <w:r w:rsidRPr="0076629A">
        <w:rPr>
          <w:color w:val="000000" w:themeColor="text1"/>
        </w:rPr>
        <w:t xml:space="preserve">, and </w:t>
      </w:r>
      <w:r w:rsidRPr="00FB2E43">
        <w:t>Yehuda Shoenfeld</w:t>
      </w:r>
      <w:r>
        <w:rPr>
          <w:vertAlign w:val="superscript"/>
        </w:rPr>
        <w:t>3</w:t>
      </w:r>
    </w:p>
    <w:p w14:paraId="5710860E" w14:textId="77777777" w:rsidR="00D21BC9" w:rsidRDefault="00D21BC9" w:rsidP="00D21BC9">
      <w:pPr>
        <w:rPr>
          <w:i/>
          <w:iCs/>
        </w:rPr>
      </w:pPr>
    </w:p>
    <w:p w14:paraId="2FF3AAAB" w14:textId="77777777" w:rsidR="00D21BC9" w:rsidRDefault="00D21BC9" w:rsidP="00D21BC9"/>
    <w:p w14:paraId="31E724F5" w14:textId="77777777" w:rsidR="00D21BC9" w:rsidRPr="0076629A" w:rsidRDefault="00D21BC9" w:rsidP="00D21BC9">
      <w:pPr>
        <w:rPr>
          <w:rFonts w:cstheme="minorHAnsi"/>
        </w:rPr>
      </w:pPr>
      <w:r w:rsidRPr="00FB2E43">
        <w:rPr>
          <w:vertAlign w:val="superscript"/>
        </w:rPr>
        <w:t>1</w:t>
      </w:r>
      <w:r w:rsidRPr="0076629A">
        <w:rPr>
          <w:rFonts w:cstheme="minorHAnsi"/>
          <w:vertAlign w:val="superscript"/>
        </w:rPr>
        <w:t xml:space="preserve"> </w:t>
      </w:r>
      <w:r w:rsidRPr="0076629A">
        <w:rPr>
          <w:rFonts w:cstheme="minorHAnsi"/>
        </w:rPr>
        <w:t>Pain Research Institute, Institute of Life Course and Medical Sciences, University of Liverpool, and Walton Centre NHS Foundation Trust, Liverpool, UK</w:t>
      </w:r>
    </w:p>
    <w:p w14:paraId="0B81A5BF" w14:textId="77777777" w:rsidR="00D21BC9" w:rsidRPr="0076629A" w:rsidRDefault="00D21BC9" w:rsidP="00D21BC9">
      <w:pPr>
        <w:rPr>
          <w:rFonts w:cstheme="minorHAnsi"/>
        </w:rPr>
      </w:pPr>
    </w:p>
    <w:p w14:paraId="07C04298" w14:textId="77777777" w:rsidR="00D21BC9" w:rsidRPr="0076629A" w:rsidRDefault="00D21BC9" w:rsidP="00D21BC9">
      <w:pPr>
        <w:autoSpaceDE w:val="0"/>
        <w:autoSpaceDN w:val="0"/>
        <w:adjustRightInd w:val="0"/>
        <w:rPr>
          <w:rFonts w:cstheme="minorHAnsi"/>
        </w:rPr>
      </w:pPr>
      <w:r w:rsidRPr="0076629A">
        <w:rPr>
          <w:rFonts w:cstheme="minorHAnsi"/>
          <w:vertAlign w:val="superscript"/>
        </w:rPr>
        <w:t>2</w:t>
      </w:r>
      <w:r w:rsidRPr="0076629A">
        <w:rPr>
          <w:rFonts w:cstheme="minorHAnsi"/>
        </w:rPr>
        <w:t xml:space="preserve"> King’s College London, Wolfson CARD, Institute of Psychiatry, Psychology &amp; Neuroscience, Guy’s Campus, London, United Kingdom</w:t>
      </w:r>
    </w:p>
    <w:p w14:paraId="75C76927" w14:textId="77777777" w:rsidR="00D21BC9" w:rsidRPr="0076629A" w:rsidRDefault="00D21BC9" w:rsidP="00D21BC9">
      <w:pPr>
        <w:rPr>
          <w:rFonts w:cstheme="minorHAnsi"/>
        </w:rPr>
      </w:pPr>
    </w:p>
    <w:p w14:paraId="7E19F640" w14:textId="77777777" w:rsidR="00D21BC9" w:rsidRDefault="00D21BC9" w:rsidP="00D21BC9">
      <w:r w:rsidRPr="0076629A">
        <w:rPr>
          <w:rFonts w:cstheme="minorHAnsi"/>
          <w:vertAlign w:val="superscript"/>
        </w:rPr>
        <w:t xml:space="preserve">3 </w:t>
      </w:r>
      <w:proofErr w:type="spellStart"/>
      <w:r w:rsidRPr="0076629A">
        <w:rPr>
          <w:rFonts w:cstheme="minorHAnsi"/>
        </w:rPr>
        <w:t>Zabludowicz</w:t>
      </w:r>
      <w:proofErr w:type="spellEnd"/>
      <w:r w:rsidRPr="0076629A">
        <w:rPr>
          <w:rFonts w:cstheme="minorHAnsi"/>
        </w:rPr>
        <w:t xml:space="preserve"> </w:t>
      </w:r>
      <w:proofErr w:type="spellStart"/>
      <w:r w:rsidRPr="0076629A">
        <w:rPr>
          <w:rFonts w:cstheme="minorHAnsi"/>
        </w:rPr>
        <w:t>Center</w:t>
      </w:r>
      <w:proofErr w:type="spellEnd"/>
      <w:r w:rsidRPr="0076629A">
        <w:rPr>
          <w:rFonts w:cstheme="minorHAnsi"/>
        </w:rPr>
        <w:t xml:space="preserve"> for Autoimmune Diseases</w:t>
      </w:r>
      <w:r w:rsidRPr="00832180">
        <w:t>,</w:t>
      </w:r>
      <w:r>
        <w:rPr>
          <w:vertAlign w:val="superscript"/>
        </w:rPr>
        <w:t xml:space="preserve"> </w:t>
      </w:r>
      <w:r>
        <w:t xml:space="preserve">Sheba Medical </w:t>
      </w:r>
      <w:proofErr w:type="spellStart"/>
      <w:r>
        <w:t>Center</w:t>
      </w:r>
      <w:proofErr w:type="spellEnd"/>
      <w:r>
        <w:t>, Tel-</w:t>
      </w:r>
      <w:proofErr w:type="spellStart"/>
      <w:r>
        <w:t>Hashomer</w:t>
      </w:r>
      <w:proofErr w:type="spellEnd"/>
      <w:r>
        <w:t>, Israel</w:t>
      </w:r>
    </w:p>
    <w:p w14:paraId="4508E378" w14:textId="77777777" w:rsidR="00D21BC9" w:rsidRDefault="00D21BC9" w:rsidP="00D21BC9"/>
    <w:p w14:paraId="010B53EE" w14:textId="77777777" w:rsidR="00D21BC9" w:rsidRDefault="00D21BC9" w:rsidP="00D21BC9"/>
    <w:p w14:paraId="2A9F8311" w14:textId="77777777" w:rsidR="00D21BC9" w:rsidRDefault="00D21BC9" w:rsidP="00D21BC9"/>
    <w:p w14:paraId="4473E018" w14:textId="77777777" w:rsidR="00D21BC9" w:rsidRDefault="00D21BC9" w:rsidP="00D21BC9"/>
    <w:p w14:paraId="2C68D18C" w14:textId="77777777" w:rsidR="00D21BC9" w:rsidRDefault="00D21BC9" w:rsidP="00D21BC9">
      <w:r>
        <w:t xml:space="preserve">*Corresponding author; Pain Research Institute, Aintree University Hospital, Liverpool L9 7AL; e-mail: </w:t>
      </w:r>
      <w:hyperlink r:id="rId7" w:history="1">
        <w:r w:rsidRPr="001F108E">
          <w:rPr>
            <w:rStyle w:val="Hyperlink"/>
          </w:rPr>
          <w:t>andreasgoebel@rocketmail.com</w:t>
        </w:r>
      </w:hyperlink>
      <w:r>
        <w:t xml:space="preserve">; phone: +44 1515295826; </w:t>
      </w:r>
      <w:proofErr w:type="gramStart"/>
      <w:r>
        <w:t>fax:+</w:t>
      </w:r>
      <w:proofErr w:type="gramEnd"/>
      <w:r>
        <w:t>44 1515295821</w:t>
      </w:r>
    </w:p>
    <w:p w14:paraId="4C3BBB54" w14:textId="77777777" w:rsidR="00D21BC9" w:rsidRDefault="00D21BC9" w:rsidP="00D21BC9"/>
    <w:p w14:paraId="2A8E6CB2" w14:textId="77777777" w:rsidR="00D21BC9" w:rsidRDefault="00D21BC9" w:rsidP="00D21BC9"/>
    <w:p w14:paraId="34ECA0B6" w14:textId="77777777" w:rsidR="00D21BC9" w:rsidRDefault="00D21BC9" w:rsidP="00D21BC9"/>
    <w:p w14:paraId="74DE3ADC" w14:textId="77777777" w:rsidR="00D21BC9" w:rsidRDefault="00D21BC9" w:rsidP="00D21BC9"/>
    <w:p w14:paraId="0C84F479" w14:textId="77777777" w:rsidR="00D21BC9" w:rsidRDefault="00D21BC9" w:rsidP="00D21BC9">
      <w:r w:rsidRPr="000A000C">
        <w:rPr>
          <w:b/>
          <w:bCs/>
        </w:rPr>
        <w:t>Keywords:</w:t>
      </w:r>
      <w:r>
        <w:t xml:space="preserve"> chronic pain, fibromyalgia, autoimmune, autoantibody, symptom-based disorder</w:t>
      </w:r>
    </w:p>
    <w:p w14:paraId="63A384D2" w14:textId="77777777" w:rsidR="00D21BC9" w:rsidRDefault="00D21BC9" w:rsidP="00D21BC9">
      <w:r>
        <w:br w:type="page"/>
      </w:r>
    </w:p>
    <w:p w14:paraId="7344B285" w14:textId="489F1302" w:rsidR="00FB2E43" w:rsidRDefault="00FB2E43"/>
    <w:p w14:paraId="0FFEB6CE" w14:textId="4DA7C91F" w:rsidR="004707FC" w:rsidRPr="00632D11" w:rsidRDefault="00882DCA" w:rsidP="00FF0849">
      <w:r w:rsidRPr="00882DCA">
        <w:rPr>
          <w:b/>
          <w:bCs/>
        </w:rPr>
        <w:t xml:space="preserve">Abstract: </w:t>
      </w:r>
      <w:r w:rsidR="00632D11" w:rsidRPr="00632D11">
        <w:t xml:space="preserve">Symptom-based disorders are conditions </w:t>
      </w:r>
      <w:r w:rsidR="00FA7FD3">
        <w:t xml:space="preserve">that are </w:t>
      </w:r>
      <w:r w:rsidR="00632D11" w:rsidRPr="00632D11">
        <w:t xml:space="preserve">characterised mostly by somatic symptoms rather than objectively identifiable signs. </w:t>
      </w:r>
      <w:r w:rsidR="00632D11">
        <w:t>They are very common, including pain and fatigue disorders, functional gastrointestinal and respiratory disorders</w:t>
      </w:r>
      <w:r w:rsidR="00E71D44">
        <w:t>,</w:t>
      </w:r>
      <w:r w:rsidR="00632D11">
        <w:t xml:space="preserve"> and others, and they cause far greater disability than diseases where signs are prominent. Such conditions may </w:t>
      </w:r>
      <w:r w:rsidR="009F6E30">
        <w:t xml:space="preserve">sometimes </w:t>
      </w:r>
      <w:r w:rsidR="00632D11">
        <w:t xml:space="preserve">be triggered by infection, </w:t>
      </w:r>
      <w:r w:rsidR="00FA7FD3">
        <w:t>as</w:t>
      </w:r>
      <w:r w:rsidR="00632D11">
        <w:t xml:space="preserve"> in Post Covid Syndrome</w:t>
      </w:r>
      <w:r w:rsidR="009E5E39">
        <w:t xml:space="preserve"> </w:t>
      </w:r>
      <w:r w:rsidR="001549CA">
        <w:fldChar w:fldCharType="begin">
          <w:fldData xml:space="preserve">PEVuZE5vdGU+PENpdGU+PEF1dGhvcj5DYWJyYWwtTWFycXVlczwvQXV0aG9yPjxZZWFyPjIwMjI8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</w:fldData>
        </w:fldChar>
      </w:r>
      <w:r w:rsidR="001859D9">
        <w:instrText xml:space="preserve"> ADDIN EN.CITE </w:instrText>
      </w:r>
      <w:r w:rsidR="001859D9">
        <w:fldChar w:fldCharType="begin">
          <w:fldData xml:space="preserve">PEVuZE5vdGU+PENpdGU+PEF1dGhvcj5DYWJyYWwtTWFycXVlczwvQXV0aG9yPjxZZWFyPjIwMjI8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</w:fldData>
        </w:fldChar>
      </w:r>
      <w:r w:rsidR="001859D9">
        <w:instrText xml:space="preserve"> ADDIN EN.CITE.DATA </w:instrText>
      </w:r>
      <w:r w:rsidR="001859D9">
        <w:fldChar w:fldCharType="end"/>
      </w:r>
      <w:r w:rsidR="001549CA">
        <w:fldChar w:fldCharType="separate"/>
      </w:r>
      <w:r w:rsidR="001859D9" w:rsidRPr="001859D9">
        <w:rPr>
          <w:noProof/>
          <w:vertAlign w:val="superscript"/>
        </w:rPr>
        <w:t>1,2</w:t>
      </w:r>
      <w:r w:rsidR="001549CA">
        <w:fldChar w:fldCharType="end"/>
      </w:r>
      <w:r w:rsidR="00632D11">
        <w:t xml:space="preserve"> or physical or psychological trauma. </w:t>
      </w:r>
      <w:r w:rsidR="003F5289">
        <w:t xml:space="preserve"> </w:t>
      </w:r>
      <w:r w:rsidR="004707FC">
        <w:t xml:space="preserve">By employing passive immunoglobulin transfer experimental </w:t>
      </w:r>
      <w:r w:rsidR="00FA7FD3">
        <w:t>approaches,</w:t>
      </w:r>
      <w:r w:rsidR="004707FC">
        <w:t xml:space="preserve"> r</w:t>
      </w:r>
      <w:r w:rsidR="00632D11">
        <w:t>ecent research in</w:t>
      </w:r>
      <w:r w:rsidR="00A3216C">
        <w:t xml:space="preserve"> </w:t>
      </w:r>
      <w:r w:rsidR="00FF3EC8">
        <w:t>several</w:t>
      </w:r>
      <w:r w:rsidR="00A3216C">
        <w:t xml:space="preserve"> </w:t>
      </w:r>
      <w:r w:rsidR="004707FC">
        <w:t>‘</w:t>
      </w:r>
      <w:r w:rsidR="00632D11">
        <w:t>unexplained</w:t>
      </w:r>
      <w:r w:rsidR="004707FC">
        <w:t>’</w:t>
      </w:r>
      <w:r w:rsidR="00632D11">
        <w:t xml:space="preserve"> </w:t>
      </w:r>
      <w:r w:rsidR="004707FC">
        <w:t>chronic pain</w:t>
      </w:r>
      <w:r w:rsidR="00632D11">
        <w:t xml:space="preserve"> </w:t>
      </w:r>
      <w:r w:rsidR="00C90C81" w:rsidRPr="001549CA">
        <w:rPr>
          <w:color w:val="000000" w:themeColor="text1"/>
        </w:rPr>
        <w:t>conditions</w:t>
      </w:r>
      <w:r w:rsidR="00632D11" w:rsidRPr="001549CA">
        <w:rPr>
          <w:color w:val="000000" w:themeColor="text1"/>
        </w:rPr>
        <w:t xml:space="preserve"> </w:t>
      </w:r>
      <w:r w:rsidR="00FF0849" w:rsidRPr="001549CA">
        <w:rPr>
          <w:color w:val="000000" w:themeColor="text1"/>
        </w:rPr>
        <w:t>ha</w:t>
      </w:r>
      <w:r w:rsidR="00BA0B2B">
        <w:rPr>
          <w:color w:val="000000" w:themeColor="text1"/>
        </w:rPr>
        <w:t>s</w:t>
      </w:r>
      <w:r w:rsidR="00FF0849" w:rsidRPr="001549CA">
        <w:rPr>
          <w:color w:val="000000" w:themeColor="text1"/>
        </w:rPr>
        <w:t xml:space="preserve"> </w:t>
      </w:r>
      <w:r w:rsidR="00632D11">
        <w:t xml:space="preserve">demonstrated </w:t>
      </w:r>
      <w:r w:rsidR="00DB7F82">
        <w:t xml:space="preserve">that </w:t>
      </w:r>
      <w:r w:rsidR="009E265F">
        <w:t xml:space="preserve">pathogenic </w:t>
      </w:r>
      <w:r w:rsidR="003F5289">
        <w:t>IgG autoantibodies</w:t>
      </w:r>
      <w:r w:rsidR="00BA0B2B">
        <w:t xml:space="preserve"> can explain several of these conditions’ core symptoms </w:t>
      </w:r>
      <w:r w:rsidR="00CD6CF1">
        <w:t xml:space="preserve">and </w:t>
      </w:r>
      <w:r w:rsidR="004B4085">
        <w:t>are ubiquitous in patients with severe phenotypes</w:t>
      </w:r>
      <w:r w:rsidR="003F5289">
        <w:t xml:space="preserve">. </w:t>
      </w:r>
      <w:r w:rsidR="004707FC">
        <w:t xml:space="preserve">The promise from placing positive resources into exploring the role of ‘invisible’, </w:t>
      </w:r>
      <w:r w:rsidR="005622C0">
        <w:t xml:space="preserve">functional, </w:t>
      </w:r>
      <w:r w:rsidR="004707FC">
        <w:t xml:space="preserve">non-inflammatory autoantibodies in symptom-based disorders across additional areas of Medicine </w:t>
      </w:r>
      <w:r w:rsidR="009441D7">
        <w:t xml:space="preserve">includes patient empowerment and the development of new diagnostic tests and therapies. </w:t>
      </w:r>
    </w:p>
    <w:p w14:paraId="0DDA2D25" w14:textId="060291A1" w:rsidR="00882DCA" w:rsidRDefault="00882DCA">
      <w:pPr>
        <w:rPr>
          <w:b/>
          <w:bCs/>
        </w:rPr>
      </w:pPr>
    </w:p>
    <w:p w14:paraId="2B996EE8" w14:textId="77777777" w:rsidR="00882DCA" w:rsidRPr="00882DCA" w:rsidRDefault="00882DCA">
      <w:pPr>
        <w:rPr>
          <w:b/>
          <w:bCs/>
        </w:rPr>
      </w:pPr>
    </w:p>
    <w:p w14:paraId="76265B41" w14:textId="77777777" w:rsidR="00882DCA" w:rsidRDefault="00882DCA"/>
    <w:p w14:paraId="314B05F7" w14:textId="6BCCFD14" w:rsidR="0059291E" w:rsidRDefault="00882DCA">
      <w:r w:rsidRPr="00882DCA">
        <w:rPr>
          <w:b/>
          <w:bCs/>
        </w:rPr>
        <w:t>Main Manuscript Text:</w:t>
      </w:r>
      <w:r>
        <w:t xml:space="preserve"> </w:t>
      </w:r>
      <w:r w:rsidR="00D56B6A">
        <w:t xml:space="preserve">Symptoms are </w:t>
      </w:r>
      <w:r w:rsidR="002E773F">
        <w:t>experiences that</w:t>
      </w:r>
      <w:r w:rsidR="00D56B6A">
        <w:t xml:space="preserve"> patients report</w:t>
      </w:r>
      <w:r w:rsidR="002E773F">
        <w:t xml:space="preserve"> to their health care professionals</w:t>
      </w:r>
      <w:r w:rsidR="008C17A8">
        <w:t>.</w:t>
      </w:r>
      <w:r w:rsidR="00D56B6A">
        <w:t xml:space="preserve"> </w:t>
      </w:r>
      <w:r w:rsidR="00357F76">
        <w:t>‘</w:t>
      </w:r>
      <w:r w:rsidR="003105E4">
        <w:t>S</w:t>
      </w:r>
      <w:r w:rsidR="00357F76">
        <w:t xml:space="preserve">ymptom-based disorders’ </w:t>
      </w:r>
      <w:r w:rsidR="000F6517">
        <w:t>can be defined as</w:t>
      </w:r>
      <w:r w:rsidR="00357F76">
        <w:t xml:space="preserve"> conditions characterised </w:t>
      </w:r>
      <w:r w:rsidR="000F6517">
        <w:t xml:space="preserve">mostly by </w:t>
      </w:r>
      <w:r w:rsidR="003105E4">
        <w:t xml:space="preserve">somatic </w:t>
      </w:r>
      <w:r w:rsidR="00357F76">
        <w:t>symptoms</w:t>
      </w:r>
      <w:r w:rsidR="002E773F">
        <w:t>,</w:t>
      </w:r>
      <w:r w:rsidR="004E0DC2">
        <w:t xml:space="preserve"> rather than </w:t>
      </w:r>
      <w:r w:rsidR="002E773F">
        <w:t>objectively identifiable</w:t>
      </w:r>
      <w:r w:rsidR="004E0DC2">
        <w:t xml:space="preserve"> signs</w:t>
      </w:r>
      <w:r w:rsidR="008D3B85">
        <w:fldChar w:fldCharType="begin"/>
      </w:r>
      <w:r w:rsidR="001859D9">
        <w:instrText xml:space="preserve"> ADDIN EN.CITE &lt;EndNote&gt;&lt;Cite&gt;&lt;Author&gt;Hyams&lt;/Author&gt;&lt;Year&gt;1998&lt;/Year&gt;&lt;RecNum&gt;2309&lt;/RecNum&gt;&lt;DisplayText&gt;&lt;style face="superscript"&gt;3&lt;/style&gt;&lt;/DisplayText&gt;&lt;record&gt;&lt;rec-number&gt;2309&lt;/rec-number&gt;&lt;foreign-keys&gt;&lt;key app="EN" db-id="rpdfwxw2q9v0a7esvvj5pd2gwd0rfp2a2zt5" timestamp="1635701461"&gt;2309&lt;/key&gt;&lt;/foreign-keys&gt;&lt;ref-type name="Journal Article"&gt;17&lt;/ref-type&gt;&lt;contributors&gt;&lt;authors&gt;&lt;author&gt;Hyams, K. C.&lt;/author&gt;&lt;/authors&gt;&lt;/contributors&gt;&lt;auth-address&gt;Epidemiology Division, Navai Medical Research Center, Bethesda, MD, USA.&lt;/auth-address&gt;&lt;titles&gt;&lt;title&gt;Developing case definitions for symptom-based conditions: the problem of specificity&lt;/title&gt;&lt;secondary-title&gt;Epidemiol Rev&lt;/secondary-title&gt;&lt;/titles&gt;&lt;periodical&gt;&lt;full-title&gt;Epidemiol Rev&lt;/full-title&gt;&lt;/periodical&gt;&lt;pages&gt;148-56&lt;/pages&gt;&lt;volume&gt;20&lt;/volume&gt;&lt;number&gt;2&lt;/number&gt;&lt;edition&gt;1999/01/27&lt;/edition&gt;&lt;keywords&gt;&lt;keyword&gt;*Fatigue Syndrome, Chronic&lt;/keyword&gt;&lt;keyword&gt;*Fibromyalgia&lt;/keyword&gt;&lt;keyword&gt;Humans&lt;/keyword&gt;&lt;keyword&gt;Mental Disorders&lt;/keyword&gt;&lt;keyword&gt;*Multiple Chemical Sensitivity&lt;/keyword&gt;&lt;keyword&gt;*Persian Gulf Syndrome&lt;/keyword&gt;&lt;keyword&gt;*Rheumatic Diseases&lt;/keyword&gt;&lt;keyword&gt;Sensitivity and Specificity&lt;/keyword&gt;&lt;keyword&gt;*Sick Building Syndrome&lt;/keyword&gt;&lt;/keywords&gt;&lt;dates&gt;&lt;year&gt;1998&lt;/year&gt;&lt;/dates&gt;&lt;isbn&gt;0193-936X (Print)&amp;#xD;0193-936X (Linking)&lt;/isbn&gt;&lt;accession-num&gt;9919435&lt;/accession-num&gt;&lt;urls&gt;&lt;related-urls&gt;&lt;url&gt;https://www.ncbi.nlm.nih.gov/pubmed/9919435&lt;/url&gt;&lt;/related-urls&gt;&lt;/urls&gt;&lt;electronic-resource-num&gt;10.1093/oxfordjournals.epirev.a017977&lt;/electronic-resource-num&gt;&lt;/record&gt;&lt;/Cite&gt;&lt;/EndNote&gt;</w:instrText>
      </w:r>
      <w:r w:rsidR="008D3B85">
        <w:fldChar w:fldCharType="separate"/>
      </w:r>
      <w:r w:rsidR="001859D9" w:rsidRPr="001859D9">
        <w:rPr>
          <w:noProof/>
          <w:vertAlign w:val="superscript"/>
        </w:rPr>
        <w:t>3</w:t>
      </w:r>
      <w:r w:rsidR="008D3B85">
        <w:fldChar w:fldCharType="end"/>
      </w:r>
      <w:r w:rsidR="009C7A21">
        <w:t>. Such conditions</w:t>
      </w:r>
      <w:r w:rsidR="00357F76">
        <w:t xml:space="preserve"> are very common</w:t>
      </w:r>
      <w:r w:rsidR="004E0DC2">
        <w:t xml:space="preserve"> </w:t>
      </w:r>
      <w:r w:rsidR="00C078BE">
        <w:t xml:space="preserve">and cause </w:t>
      </w:r>
      <w:r w:rsidR="000F6517">
        <w:t>far</w:t>
      </w:r>
      <w:r w:rsidR="008C17A8">
        <w:t xml:space="preserve"> </w:t>
      </w:r>
      <w:r w:rsidR="008B152A">
        <w:t>greater</w:t>
      </w:r>
      <w:r w:rsidR="00D56B6A">
        <w:t xml:space="preserve"> disability than</w:t>
      </w:r>
      <w:r w:rsidR="00506205">
        <w:t xml:space="preserve"> diseases where signs are prom</w:t>
      </w:r>
      <w:r w:rsidR="0099266C">
        <w:t>in</w:t>
      </w:r>
      <w:r w:rsidR="00506205">
        <w:t>ent</w:t>
      </w:r>
      <w:r w:rsidR="008D3B85">
        <w:fldChar w:fldCharType="begin"/>
      </w:r>
      <w:r w:rsidR="001859D9">
        <w:instrText xml:space="preserve"> ADDIN EN.CITE &lt;EndNote&gt;&lt;Cite&gt;&lt;Year&gt;2015&lt;/Year&gt;&lt;RecNum&gt;1629&lt;/RecNum&gt;&lt;DisplayText&gt;&lt;style face="superscript"&gt;4&lt;/style&gt;&lt;/DisplayText&gt;&lt;record&gt;&lt;rec-number&gt;1629&lt;/rec-number&gt;&lt;foreign-keys&gt;&lt;key app="EN" db-id="rpdfwxw2q9v0a7esvvj5pd2gwd0rfp2a2zt5" timestamp="1444038013"&gt;1629&lt;/key&gt;&lt;/foreign-keys&gt;&lt;ref-type name="Journal Article"&gt;17&lt;/ref-type&gt;&lt;contributors&gt;&lt;/contributors&gt;&lt;titles&gt;&lt;title&gt;Global, regional, and national incidence, prevalence, and years lived with disability for 301 acute and chronic diseases and injuries in 188 countries, 1990-2013: a systematic analysis for the Global Burden of Disease Study 2013&lt;/title&gt;&lt;secondary-title&gt;Lancet&lt;/secondary-title&gt;&lt;/titles&gt;&lt;periodical&gt;&lt;full-title&gt;Lancet&lt;/full-title&gt;&lt;/periodical&gt;&lt;pages&gt;743-800&lt;/pages&gt;&lt;volume&gt;386&lt;/volume&gt;&lt;number&gt;9995&lt;/number&gt;&lt;edition&gt;2015/06/13&lt;/edition&gt;&lt;dates&gt;&lt;year&gt;2015&lt;/year&gt;&lt;pub-dates&gt;&lt;date&gt;Aug 22&lt;/date&gt;&lt;/pub-dates&gt;&lt;/dates&gt;&lt;isbn&gt;1474-547X (Electronic)&amp;#xD;0140-6736 (Linking)&lt;/isbn&gt;&lt;accession-num&gt;26063472&lt;/accession-num&gt;&lt;work-type&gt;Research Support, N.I.H., Extramural&amp;#xD;Research Support, N.I.H., Intramural&amp;#xD;Research Support, Non-U.S. Gov&amp;apos;t&lt;/work-type&gt;&lt;urls&gt;&lt;related-urls&gt;&lt;url&gt;http://www.ncbi.nlm.nih.gov/pubmed/26063472&lt;/url&gt;&lt;/related-urls&gt;&lt;/urls&gt;&lt;custom2&gt;4561509&lt;/custom2&gt;&lt;electronic-resource-num&gt;10.1016/S0140-6736(15)60692-4&lt;/electronic-resource-num&gt;&lt;language&gt;eng&lt;/language&gt;&lt;/record&gt;&lt;/Cite&gt;&lt;/EndNote&gt;</w:instrText>
      </w:r>
      <w:r w:rsidR="008D3B85">
        <w:fldChar w:fldCharType="separate"/>
      </w:r>
      <w:r w:rsidR="001859D9" w:rsidRPr="001859D9">
        <w:rPr>
          <w:noProof/>
          <w:vertAlign w:val="superscript"/>
        </w:rPr>
        <w:t>4</w:t>
      </w:r>
      <w:r w:rsidR="008D3B85">
        <w:fldChar w:fldCharType="end"/>
      </w:r>
      <w:r w:rsidR="001A7162">
        <w:t>. U</w:t>
      </w:r>
      <w:r w:rsidR="00E02947">
        <w:t>nfortunately</w:t>
      </w:r>
      <w:r w:rsidR="000202EF">
        <w:t>,</w:t>
      </w:r>
      <w:r w:rsidR="00357F76">
        <w:t xml:space="preserve"> </w:t>
      </w:r>
      <w:r w:rsidR="002E773F">
        <w:t>the</w:t>
      </w:r>
      <w:r w:rsidR="004E0DC2">
        <w:t xml:space="preserve"> </w:t>
      </w:r>
      <w:r w:rsidR="002E773F">
        <w:t xml:space="preserve">underlying </w:t>
      </w:r>
      <w:r w:rsidR="004E0DC2">
        <w:t>causes</w:t>
      </w:r>
      <w:r w:rsidR="002E773F">
        <w:t xml:space="preserve"> of symptom-based disorders </w:t>
      </w:r>
      <w:r w:rsidR="007A6866">
        <w:t xml:space="preserve">are </w:t>
      </w:r>
      <w:r w:rsidR="00357F76">
        <w:t>typically</w:t>
      </w:r>
      <w:r w:rsidR="007A6866">
        <w:t xml:space="preserve"> </w:t>
      </w:r>
      <w:r w:rsidR="004E0DC2">
        <w:t>not understood</w:t>
      </w:r>
      <w:r w:rsidR="009C7A21">
        <w:t xml:space="preserve">, </w:t>
      </w:r>
      <w:r w:rsidR="004E0DC2">
        <w:t xml:space="preserve">and </w:t>
      </w:r>
      <w:r w:rsidR="009C7A21">
        <w:t>there are</w:t>
      </w:r>
      <w:r w:rsidR="004E0DC2">
        <w:t xml:space="preserve"> few effective treatments. </w:t>
      </w:r>
    </w:p>
    <w:p w14:paraId="2630A295" w14:textId="77777777" w:rsidR="0059291E" w:rsidRDefault="0059291E"/>
    <w:p w14:paraId="32D9FD67" w14:textId="73C11BA7" w:rsidR="00232A88" w:rsidRDefault="007F5342" w:rsidP="006A1A36">
      <w:r w:rsidRPr="008D5972">
        <w:rPr>
          <w:color w:val="000000" w:themeColor="text1"/>
        </w:rPr>
        <w:t>Should one classify</w:t>
      </w:r>
      <w:r w:rsidR="00792BB1" w:rsidRPr="008D5972">
        <w:rPr>
          <w:color w:val="000000" w:themeColor="text1"/>
        </w:rPr>
        <w:t xml:space="preserve"> symptom-based </w:t>
      </w:r>
      <w:r w:rsidRPr="008D5972">
        <w:rPr>
          <w:color w:val="000000" w:themeColor="text1"/>
        </w:rPr>
        <w:t>disorders</w:t>
      </w:r>
      <w:r w:rsidR="00295E0F" w:rsidRPr="008D5972">
        <w:rPr>
          <w:color w:val="000000" w:themeColor="text1"/>
        </w:rPr>
        <w:t xml:space="preserve"> </w:t>
      </w:r>
      <w:r w:rsidR="002E773F" w:rsidRPr="008D5972">
        <w:rPr>
          <w:color w:val="000000" w:themeColor="text1"/>
        </w:rPr>
        <w:t>the</w:t>
      </w:r>
      <w:r w:rsidR="00295E0F" w:rsidRPr="008D5972">
        <w:rPr>
          <w:color w:val="000000" w:themeColor="text1"/>
        </w:rPr>
        <w:t xml:space="preserve"> list would be</w:t>
      </w:r>
      <w:r w:rsidR="00792BB1" w:rsidRPr="008D5972">
        <w:rPr>
          <w:color w:val="000000" w:themeColor="text1"/>
        </w:rPr>
        <w:t xml:space="preserve"> </w:t>
      </w:r>
      <w:r w:rsidR="00E70898" w:rsidRPr="008D5972">
        <w:rPr>
          <w:color w:val="000000" w:themeColor="text1"/>
        </w:rPr>
        <w:t>long</w:t>
      </w:r>
      <w:r w:rsidR="002E773F" w:rsidRPr="008D5972">
        <w:rPr>
          <w:color w:val="000000" w:themeColor="text1"/>
        </w:rPr>
        <w:t>.</w:t>
      </w:r>
      <w:r w:rsidR="00AD160D" w:rsidRPr="008D5972">
        <w:rPr>
          <w:color w:val="000000" w:themeColor="text1"/>
        </w:rPr>
        <w:t xml:space="preserve"> </w:t>
      </w:r>
      <w:r w:rsidR="002E773F" w:rsidRPr="008D5972">
        <w:rPr>
          <w:color w:val="000000" w:themeColor="text1"/>
        </w:rPr>
        <w:t>It would</w:t>
      </w:r>
      <w:r w:rsidR="00295E0F" w:rsidRPr="008D5972">
        <w:rPr>
          <w:color w:val="000000" w:themeColor="text1"/>
        </w:rPr>
        <w:t xml:space="preserve"> </w:t>
      </w:r>
      <w:r w:rsidR="00232A88" w:rsidRPr="008D5972">
        <w:rPr>
          <w:color w:val="000000" w:themeColor="text1"/>
        </w:rPr>
        <w:t>include</w:t>
      </w:r>
      <w:r w:rsidR="002E773F" w:rsidRPr="008D5972">
        <w:rPr>
          <w:color w:val="000000" w:themeColor="text1"/>
        </w:rPr>
        <w:t>,</w:t>
      </w:r>
      <w:r w:rsidR="00232A88" w:rsidRPr="008D5972">
        <w:rPr>
          <w:color w:val="000000" w:themeColor="text1"/>
        </w:rPr>
        <w:t xml:space="preserve"> in addition to pain and fatigue disorders</w:t>
      </w:r>
      <w:r w:rsidR="002E773F" w:rsidRPr="008D5972">
        <w:rPr>
          <w:color w:val="000000" w:themeColor="text1"/>
        </w:rPr>
        <w:t>,</w:t>
      </w:r>
      <w:r w:rsidR="00232A88" w:rsidRPr="008D5972">
        <w:rPr>
          <w:color w:val="000000" w:themeColor="text1"/>
        </w:rPr>
        <w:t xml:space="preserve"> </w:t>
      </w:r>
      <w:r w:rsidR="00E70898" w:rsidRPr="008D5972">
        <w:rPr>
          <w:color w:val="000000" w:themeColor="text1"/>
        </w:rPr>
        <w:t>postural tachycardia syndrome (POTS)</w:t>
      </w:r>
      <w:r w:rsidR="008D3B85" w:rsidRPr="008D5972">
        <w:rPr>
          <w:color w:val="000000" w:themeColor="text1"/>
        </w:rPr>
        <w:fldChar w:fldCharType="begin"/>
      </w:r>
      <w:r w:rsidR="001859D9">
        <w:rPr>
          <w:color w:val="000000" w:themeColor="text1"/>
        </w:rPr>
        <w:instrText xml:space="preserve"> ADDIN EN.CITE &lt;EndNote&gt;&lt;Cite&gt;&lt;Author&gt;Fedorowski&lt;/Author&gt;&lt;Year&gt;2019&lt;/Year&gt;&lt;RecNum&gt;2361&lt;/RecNum&gt;&lt;DisplayText&gt;&lt;style face="superscript"&gt;5&lt;/style&gt;&lt;/DisplayText&gt;&lt;record&gt;&lt;rec-number&gt;2361&lt;/rec-number&gt;&lt;foreign-keys&gt;&lt;key app="EN" db-id="rpdfwxw2q9v0a7esvvj5pd2gwd0rfp2a2zt5" timestamp="1656841415"&gt;2361&lt;/key&gt;&lt;/foreign-keys&gt;&lt;ref-type name="Journal Article"&gt;17&lt;/ref-type&gt;&lt;contributors&gt;&lt;authors&gt;&lt;author&gt;Fedorowski, A.&lt;/author&gt;&lt;/authors&gt;&lt;/contributors&gt;&lt;auth-address&gt;Department of Clinical Sciences, Malmo, Lund University, Malmo, Sweden.&amp;#xD;Department of Cardiology, Skane University Hospital, Malmo, Sweden.&lt;/auth-address&gt;&lt;titles&gt;&lt;title&gt;Postural orthostatic tachycardia syndrome: clinical presentation, aetiology and management&lt;/title&gt;&lt;secondary-title&gt;J Intern Med&lt;/secondary-title&gt;&lt;/titles&gt;&lt;periodical&gt;&lt;full-title&gt;J Intern Med&lt;/full-title&gt;&lt;abbr-1&gt;Journal of internal medicine&lt;/abbr-1&gt;&lt;/periodical&gt;&lt;pages&gt;352-366&lt;/pages&gt;&lt;volume&gt;285&lt;/volume&gt;&lt;number&gt;4&lt;/number&gt;&lt;edition&gt;2018/10/30&lt;/edition&gt;&lt;keywords&gt;&lt;keyword&gt;Cardiovascular System/physiopathology&lt;/keyword&gt;&lt;keyword&gt;Humans&lt;/keyword&gt;&lt;keyword&gt;Postural Orthostatic Tachycardia&lt;/keyword&gt;&lt;keyword&gt;Syndrome/*diagnosis/etiology/physiopathology/therapy&lt;/keyword&gt;&lt;keyword&gt;*autonomic nervous system diseases&lt;/keyword&gt;&lt;keyword&gt;*cardiovascular deconditioning&lt;/keyword&gt;&lt;keyword&gt;*orthostatic intolerance&lt;/keyword&gt;&lt;keyword&gt;*postural orthostatic tachycardia syndrome&lt;/keyword&gt;&lt;keyword&gt;*syncope&lt;/keyword&gt;&lt;/keywords&gt;&lt;dates&gt;&lt;year&gt;2019&lt;/year&gt;&lt;pub-dates&gt;&lt;date&gt;Apr&lt;/date&gt;&lt;/pub-dates&gt;&lt;/dates&gt;&lt;isbn&gt;1365-2796 (Electronic)&amp;#xD;0954-6820 (Linking)&lt;/isbn&gt;&lt;accession-num&gt;30372565&lt;/accession-num&gt;&lt;urls&gt;&lt;related-urls&gt;&lt;url&gt;https://www.ncbi.nlm.nih.gov/pubmed/30372565&lt;/url&gt;&lt;/related-urls&gt;&lt;/urls&gt;&lt;electronic-resource-num&gt;10.1111/joim.12852&lt;/electronic-resource-num&gt;&lt;/record&gt;&lt;/Cite&gt;&lt;/EndNote&gt;</w:instrText>
      </w:r>
      <w:r w:rsidR="008D3B85" w:rsidRPr="008D5972">
        <w:rPr>
          <w:color w:val="000000" w:themeColor="text1"/>
        </w:rPr>
        <w:fldChar w:fldCharType="separate"/>
      </w:r>
      <w:r w:rsidR="001859D9" w:rsidRPr="001859D9">
        <w:rPr>
          <w:noProof/>
          <w:color w:val="000000" w:themeColor="text1"/>
          <w:vertAlign w:val="superscript"/>
        </w:rPr>
        <w:t>5</w:t>
      </w:r>
      <w:r w:rsidR="008D3B85" w:rsidRPr="008D5972">
        <w:rPr>
          <w:color w:val="000000" w:themeColor="text1"/>
        </w:rPr>
        <w:fldChar w:fldCharType="end"/>
      </w:r>
      <w:r w:rsidR="00E70898" w:rsidRPr="008D5972">
        <w:rPr>
          <w:color w:val="000000" w:themeColor="text1"/>
        </w:rPr>
        <w:t xml:space="preserve">, </w:t>
      </w:r>
      <w:r w:rsidR="00887A21" w:rsidRPr="008D5972">
        <w:rPr>
          <w:color w:val="000000" w:themeColor="text1"/>
        </w:rPr>
        <w:t>idiopathic</w:t>
      </w:r>
      <w:r w:rsidR="00ED7EC6" w:rsidRPr="008D5972">
        <w:rPr>
          <w:color w:val="000000" w:themeColor="text1"/>
        </w:rPr>
        <w:t xml:space="preserve"> </w:t>
      </w:r>
      <w:r w:rsidR="00E70898" w:rsidRPr="008D5972">
        <w:rPr>
          <w:color w:val="000000" w:themeColor="text1"/>
        </w:rPr>
        <w:t>tinnitus</w:t>
      </w:r>
      <w:r w:rsidR="00ED7EC6" w:rsidRPr="008D5972">
        <w:rPr>
          <w:color w:val="000000" w:themeColor="text1"/>
        </w:rPr>
        <w:t xml:space="preserve">, </w:t>
      </w:r>
      <w:r w:rsidR="00310C65" w:rsidRPr="008D5972">
        <w:rPr>
          <w:color w:val="000000" w:themeColor="text1"/>
        </w:rPr>
        <w:t>‘functional’ dyspnoea</w:t>
      </w:r>
      <w:r w:rsidR="009F4A59" w:rsidRPr="008D5972">
        <w:rPr>
          <w:color w:val="000000" w:themeColor="text1"/>
        </w:rPr>
        <w:t xml:space="preserve">, </w:t>
      </w:r>
      <w:r w:rsidR="008D5972">
        <w:rPr>
          <w:color w:val="000000" w:themeColor="text1"/>
        </w:rPr>
        <w:t xml:space="preserve">functional sleep </w:t>
      </w:r>
      <w:r w:rsidR="00905D5D">
        <w:rPr>
          <w:color w:val="000000" w:themeColor="text1"/>
        </w:rPr>
        <w:t>disorders</w:t>
      </w:r>
      <w:r w:rsidR="006A1A36" w:rsidRPr="008D5972">
        <w:rPr>
          <w:color w:val="000000" w:themeColor="text1"/>
        </w:rPr>
        <w:t xml:space="preserve">, </w:t>
      </w:r>
      <w:r w:rsidR="009F4A59" w:rsidRPr="008D5972">
        <w:rPr>
          <w:color w:val="000000" w:themeColor="text1"/>
        </w:rPr>
        <w:t>functional</w:t>
      </w:r>
      <w:r w:rsidR="00310C65" w:rsidRPr="008D5972">
        <w:rPr>
          <w:color w:val="000000" w:themeColor="text1"/>
        </w:rPr>
        <w:t xml:space="preserve"> </w:t>
      </w:r>
      <w:r w:rsidR="008B7F49" w:rsidRPr="008D5972">
        <w:rPr>
          <w:color w:val="000000" w:themeColor="text1"/>
        </w:rPr>
        <w:t xml:space="preserve">gastrointestinal </w:t>
      </w:r>
      <w:r w:rsidR="00310C65" w:rsidRPr="008D5972">
        <w:rPr>
          <w:color w:val="000000" w:themeColor="text1"/>
        </w:rPr>
        <w:t>disorders</w:t>
      </w:r>
      <w:r w:rsidR="008D3B85" w:rsidRPr="008D5972">
        <w:rPr>
          <w:color w:val="000000" w:themeColor="text1"/>
        </w:rPr>
        <w:fldChar w:fldCharType="begin">
          <w:fldData xml:space="preserve">PEVuZE5vdGU+PENpdGU+PEF1dGhvcj5CbGFjazwvQXV0aG9yPjxZZWFyPjIwMjA8L1llYXI+PFJl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</w:fldData>
        </w:fldChar>
      </w:r>
      <w:r w:rsidR="001859D9">
        <w:rPr>
          <w:color w:val="000000" w:themeColor="text1"/>
        </w:rPr>
        <w:instrText xml:space="preserve"> ADDIN EN.CITE </w:instrText>
      </w:r>
      <w:r w:rsidR="001859D9">
        <w:rPr>
          <w:color w:val="000000" w:themeColor="text1"/>
        </w:rPr>
        <w:fldChar w:fldCharType="begin">
          <w:fldData xml:space="preserve">PEVuZE5vdGU+PENpdGU+PEF1dGhvcj5CbGFjazwvQXV0aG9yPjxZZWFyPjIwMjA8L1llYXI+PFJl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</w:fldData>
        </w:fldChar>
      </w:r>
      <w:r w:rsidR="001859D9">
        <w:rPr>
          <w:color w:val="000000" w:themeColor="text1"/>
        </w:rPr>
        <w:instrText xml:space="preserve"> ADDIN EN.CITE.DATA </w:instrText>
      </w:r>
      <w:r w:rsidR="001859D9">
        <w:rPr>
          <w:color w:val="000000" w:themeColor="text1"/>
        </w:rPr>
      </w:r>
      <w:r w:rsidR="001859D9">
        <w:rPr>
          <w:color w:val="000000" w:themeColor="text1"/>
        </w:rPr>
        <w:fldChar w:fldCharType="end"/>
      </w:r>
      <w:r w:rsidR="008D3B85" w:rsidRPr="008D5972">
        <w:rPr>
          <w:color w:val="000000" w:themeColor="text1"/>
        </w:rPr>
      </w:r>
      <w:r w:rsidR="008D3B85" w:rsidRPr="008D5972">
        <w:rPr>
          <w:color w:val="000000" w:themeColor="text1"/>
        </w:rPr>
        <w:fldChar w:fldCharType="separate"/>
      </w:r>
      <w:r w:rsidR="001859D9" w:rsidRPr="001859D9">
        <w:rPr>
          <w:noProof/>
          <w:color w:val="000000" w:themeColor="text1"/>
          <w:vertAlign w:val="superscript"/>
        </w:rPr>
        <w:t>6</w:t>
      </w:r>
      <w:r w:rsidR="008D3B85" w:rsidRPr="008D5972">
        <w:rPr>
          <w:color w:val="000000" w:themeColor="text1"/>
        </w:rPr>
        <w:fldChar w:fldCharType="end"/>
      </w:r>
      <w:r w:rsidR="009F4A59" w:rsidRPr="008D5972">
        <w:rPr>
          <w:color w:val="000000" w:themeColor="text1"/>
        </w:rPr>
        <w:t>,</w:t>
      </w:r>
      <w:r w:rsidR="00DE3E8A" w:rsidRPr="008D5972">
        <w:rPr>
          <w:color w:val="000000" w:themeColor="text1"/>
        </w:rPr>
        <w:t xml:space="preserve"> </w:t>
      </w:r>
      <w:r w:rsidR="001F54B6" w:rsidRPr="008D5972">
        <w:rPr>
          <w:color w:val="000000" w:themeColor="text1"/>
        </w:rPr>
        <w:t>and</w:t>
      </w:r>
      <w:r w:rsidR="00DE3E8A" w:rsidRPr="008D5972">
        <w:rPr>
          <w:color w:val="000000" w:themeColor="text1"/>
        </w:rPr>
        <w:t xml:space="preserve"> others</w:t>
      </w:r>
      <w:r w:rsidR="00ED7EC6" w:rsidRPr="008D5972">
        <w:rPr>
          <w:color w:val="000000" w:themeColor="text1"/>
        </w:rPr>
        <w:t xml:space="preserve">. </w:t>
      </w:r>
      <w:r w:rsidR="00033F00" w:rsidRPr="008D5972">
        <w:rPr>
          <w:color w:val="000000" w:themeColor="text1"/>
        </w:rPr>
        <w:t>Subtle</w:t>
      </w:r>
      <w:r w:rsidR="00232A88" w:rsidRPr="008D5972">
        <w:rPr>
          <w:color w:val="000000" w:themeColor="text1"/>
        </w:rPr>
        <w:t xml:space="preserve"> signs</w:t>
      </w:r>
      <w:r w:rsidR="002705CA" w:rsidRPr="008D5972">
        <w:rPr>
          <w:color w:val="000000" w:themeColor="text1"/>
        </w:rPr>
        <w:t xml:space="preserve"> such as small nerve fibre </w:t>
      </w:r>
      <w:r w:rsidR="00FF3EC8">
        <w:rPr>
          <w:color w:val="000000" w:themeColor="text1"/>
        </w:rPr>
        <w:t>pathology</w:t>
      </w:r>
      <w:r w:rsidR="008C1A01" w:rsidRPr="008D5972">
        <w:rPr>
          <w:color w:val="000000" w:themeColor="text1"/>
        </w:rPr>
        <w:fldChar w:fldCharType="begin">
          <w:fldData xml:space="preserve">PEVuZE5vdGU+PENpdGU+PEF1dGhvcj5HcmF5c3RvbjwvQXV0aG9yPjxZZWFyPjIwMTk8L1llYXI+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</w:fldData>
        </w:fldChar>
      </w:r>
      <w:r w:rsidR="00CD6CF1">
        <w:rPr>
          <w:color w:val="000000" w:themeColor="text1"/>
        </w:rPr>
        <w:instrText xml:space="preserve"> ADDIN EN.CITE </w:instrText>
      </w:r>
      <w:r w:rsidR="00CD6CF1">
        <w:rPr>
          <w:color w:val="000000" w:themeColor="text1"/>
        </w:rPr>
        <w:fldChar w:fldCharType="begin">
          <w:fldData xml:space="preserve">PEVuZE5vdGU+PENpdGU+PEF1dGhvcj5HcmF5c3RvbjwvQXV0aG9yPjxZZWFyPjIwMTk8L1llYXI+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</w:fldData>
        </w:fldChar>
      </w:r>
      <w:r w:rsidR="00CD6CF1">
        <w:rPr>
          <w:color w:val="000000" w:themeColor="text1"/>
        </w:rPr>
        <w:instrText xml:space="preserve"> ADDIN EN.CITE.DATA </w:instrText>
      </w:r>
      <w:r w:rsidR="00CD6CF1">
        <w:rPr>
          <w:color w:val="000000" w:themeColor="text1"/>
        </w:rPr>
      </w:r>
      <w:r w:rsidR="00CD6CF1">
        <w:rPr>
          <w:color w:val="000000" w:themeColor="text1"/>
        </w:rPr>
        <w:fldChar w:fldCharType="end"/>
      </w:r>
      <w:r w:rsidR="008C1A01" w:rsidRPr="008D5972">
        <w:rPr>
          <w:color w:val="000000" w:themeColor="text1"/>
        </w:rPr>
      </w:r>
      <w:r w:rsidR="008C1A01" w:rsidRPr="008D5972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7-10</w:t>
      </w:r>
      <w:r w:rsidR="008C1A01" w:rsidRPr="008D5972">
        <w:rPr>
          <w:color w:val="000000" w:themeColor="text1"/>
        </w:rPr>
        <w:fldChar w:fldCharType="end"/>
      </w:r>
      <w:r w:rsidR="007F086E" w:rsidRPr="008D5972">
        <w:rPr>
          <w:color w:val="000000" w:themeColor="text1"/>
        </w:rPr>
        <w:t xml:space="preserve"> </w:t>
      </w:r>
      <w:r w:rsidR="008C1A01">
        <w:rPr>
          <w:color w:val="000000" w:themeColor="text1"/>
        </w:rPr>
        <w:t>or autonomic dysregulation</w:t>
      </w:r>
      <w:r w:rsidR="00CA151F">
        <w:rPr>
          <w:color w:val="000000" w:themeColor="text1"/>
        </w:rPr>
        <w:fldChar w:fldCharType="begin">
          <w:fldData xml:space="preserve">PEVuZE5vdGU+PENpdGU+PEF1dGhvcj5Ub2N1dDwvQXV0aG9yPjxZZWFyPjIwMjI8L1llYXI+PFJl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</w:fldData>
        </w:fldChar>
      </w:r>
      <w:r w:rsidR="00CD6CF1">
        <w:rPr>
          <w:color w:val="000000" w:themeColor="text1"/>
        </w:rPr>
        <w:instrText xml:space="preserve"> ADDIN EN.CITE </w:instrText>
      </w:r>
      <w:r w:rsidR="00CD6CF1">
        <w:rPr>
          <w:color w:val="000000" w:themeColor="text1"/>
        </w:rPr>
        <w:fldChar w:fldCharType="begin">
          <w:fldData xml:space="preserve">PEVuZE5vdGU+PENpdGU+PEF1dGhvcj5Ub2N1dDwvQXV0aG9yPjxZZWFyPjIwMjI8L1llYXI+PFJl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</w:fldData>
        </w:fldChar>
      </w:r>
      <w:r w:rsidR="00CD6CF1">
        <w:rPr>
          <w:color w:val="000000" w:themeColor="text1"/>
        </w:rPr>
        <w:instrText xml:space="preserve"> ADDIN EN.CITE.DATA </w:instrText>
      </w:r>
      <w:r w:rsidR="00CD6CF1">
        <w:rPr>
          <w:color w:val="000000" w:themeColor="text1"/>
        </w:rPr>
      </w:r>
      <w:r w:rsidR="00CD6CF1">
        <w:rPr>
          <w:color w:val="000000" w:themeColor="text1"/>
        </w:rPr>
        <w:fldChar w:fldCharType="end"/>
      </w:r>
      <w:r w:rsidR="00CA151F">
        <w:rPr>
          <w:color w:val="000000" w:themeColor="text1"/>
        </w:rPr>
      </w:r>
      <w:r w:rsidR="00CA151F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11,12</w:t>
      </w:r>
      <w:r w:rsidR="00CA151F">
        <w:rPr>
          <w:color w:val="000000" w:themeColor="text1"/>
        </w:rPr>
        <w:fldChar w:fldCharType="end"/>
      </w:r>
      <w:r w:rsidR="008C1A01">
        <w:rPr>
          <w:color w:val="000000" w:themeColor="text1"/>
        </w:rPr>
        <w:t xml:space="preserve"> </w:t>
      </w:r>
      <w:r w:rsidR="002E773F" w:rsidRPr="008D5972">
        <w:rPr>
          <w:color w:val="000000" w:themeColor="text1"/>
        </w:rPr>
        <w:t>may</w:t>
      </w:r>
      <w:r w:rsidR="009F4A59" w:rsidRPr="008D5972">
        <w:rPr>
          <w:color w:val="000000" w:themeColor="text1"/>
        </w:rPr>
        <w:t xml:space="preserve"> </w:t>
      </w:r>
      <w:r w:rsidR="00506205" w:rsidRPr="008D5972">
        <w:rPr>
          <w:color w:val="000000" w:themeColor="text1"/>
        </w:rPr>
        <w:t>occur</w:t>
      </w:r>
      <w:r w:rsidR="00295E0F" w:rsidRPr="008D5972">
        <w:rPr>
          <w:color w:val="000000" w:themeColor="text1"/>
        </w:rPr>
        <w:t>,</w:t>
      </w:r>
      <w:r w:rsidR="004E0DC2" w:rsidRPr="008D5972">
        <w:rPr>
          <w:color w:val="000000" w:themeColor="text1"/>
        </w:rPr>
        <w:t xml:space="preserve"> </w:t>
      </w:r>
      <w:r w:rsidR="00357F76" w:rsidRPr="008D5972">
        <w:rPr>
          <w:color w:val="000000" w:themeColor="text1"/>
        </w:rPr>
        <w:t>but</w:t>
      </w:r>
      <w:r w:rsidR="004E0DC2" w:rsidRPr="008D5972">
        <w:rPr>
          <w:color w:val="000000" w:themeColor="text1"/>
        </w:rPr>
        <w:t xml:space="preserve"> </w:t>
      </w:r>
      <w:r w:rsidR="00263581" w:rsidRPr="008D5972">
        <w:rPr>
          <w:color w:val="000000" w:themeColor="text1"/>
        </w:rPr>
        <w:t>the</w:t>
      </w:r>
      <w:r w:rsidR="00CE5291" w:rsidRPr="008D5972">
        <w:rPr>
          <w:color w:val="000000" w:themeColor="text1"/>
        </w:rPr>
        <w:t>ir</w:t>
      </w:r>
      <w:r w:rsidR="00263581" w:rsidRPr="008D5972">
        <w:rPr>
          <w:color w:val="000000" w:themeColor="text1"/>
        </w:rPr>
        <w:t xml:space="preserve"> importance</w:t>
      </w:r>
      <w:r w:rsidR="00D6640E" w:rsidRPr="008D5972">
        <w:rPr>
          <w:color w:val="000000" w:themeColor="text1"/>
        </w:rPr>
        <w:t xml:space="preserve"> </w:t>
      </w:r>
      <w:r w:rsidR="00263581" w:rsidRPr="008D5972">
        <w:rPr>
          <w:color w:val="000000" w:themeColor="text1"/>
        </w:rPr>
        <w:t>is</w:t>
      </w:r>
      <w:r w:rsidR="0004551A" w:rsidRPr="008D5972">
        <w:rPr>
          <w:color w:val="000000" w:themeColor="text1"/>
        </w:rPr>
        <w:t xml:space="preserve"> </w:t>
      </w:r>
      <w:r w:rsidR="00EB029F" w:rsidRPr="008D5972">
        <w:rPr>
          <w:color w:val="000000" w:themeColor="text1"/>
        </w:rPr>
        <w:t>dwarfed</w:t>
      </w:r>
      <w:r w:rsidR="0004551A" w:rsidRPr="008D5972">
        <w:rPr>
          <w:color w:val="000000" w:themeColor="text1"/>
        </w:rPr>
        <w:t xml:space="preserve"> by the </w:t>
      </w:r>
      <w:r w:rsidR="002E773F" w:rsidRPr="008D5972">
        <w:rPr>
          <w:color w:val="000000" w:themeColor="text1"/>
        </w:rPr>
        <w:t>impact of the</w:t>
      </w:r>
      <w:r w:rsidR="002E773F">
        <w:t xml:space="preserve"> symptoms</w:t>
      </w:r>
      <w:r w:rsidR="00A7108B">
        <w:t xml:space="preserve"> </w:t>
      </w:r>
      <w:r w:rsidR="00A7108B">
        <w:fldChar w:fldCharType="begin">
          <w:fldData xml:space="preserve">PEVuZE5vdGU+PENpdGU+PEF1dGhvcj5IYWxwZXJ0PC9BdXRob3I+PFllYXI+MjAyMjwvWWVhcj48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</w:fldData>
        </w:fldChar>
      </w:r>
      <w:r w:rsidR="00CD6CF1">
        <w:instrText xml:space="preserve"> ADDIN EN.CITE </w:instrText>
      </w:r>
      <w:r w:rsidR="00CD6CF1">
        <w:fldChar w:fldCharType="begin">
          <w:fldData xml:space="preserve">PEVuZE5vdGU+PENpdGU+PEF1dGhvcj5IYWxwZXJ0PC9BdXRob3I+PFllYXI+MjAyMjwvWWVhcj48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</w:fldData>
        </w:fldChar>
      </w:r>
      <w:r w:rsidR="00CD6CF1">
        <w:instrText xml:space="preserve"> ADDIN EN.CITE.DATA </w:instrText>
      </w:r>
      <w:r w:rsidR="00CD6CF1">
        <w:fldChar w:fldCharType="end"/>
      </w:r>
      <w:r w:rsidR="00A7108B">
        <w:fldChar w:fldCharType="separate"/>
      </w:r>
      <w:r w:rsidR="00CD6CF1" w:rsidRPr="00CD6CF1">
        <w:rPr>
          <w:noProof/>
          <w:vertAlign w:val="superscript"/>
        </w:rPr>
        <w:t>13,14</w:t>
      </w:r>
      <w:r w:rsidR="00A7108B">
        <w:fldChar w:fldCharType="end"/>
      </w:r>
      <w:r w:rsidR="00B33856">
        <w:t>.</w:t>
      </w:r>
    </w:p>
    <w:p w14:paraId="6FDB38FF" w14:textId="77777777" w:rsidR="00232A88" w:rsidRDefault="00232A88"/>
    <w:p w14:paraId="48269402" w14:textId="5BF54F5B" w:rsidR="00792BB1" w:rsidRDefault="00ED7EC6">
      <w:r>
        <w:t xml:space="preserve">The recent COVID epidemic has brought </w:t>
      </w:r>
      <w:r w:rsidR="002E773F">
        <w:t>symptom-based disorders</w:t>
      </w:r>
      <w:r>
        <w:t xml:space="preserve"> into sharp focus</w:t>
      </w:r>
      <w:r w:rsidR="00B33856">
        <w:t xml:space="preserve">. </w:t>
      </w:r>
      <w:r w:rsidR="00295E0F">
        <w:t>Following</w:t>
      </w:r>
      <w:r w:rsidR="0004551A">
        <w:t xml:space="preserve"> resolution of acute COVID </w:t>
      </w:r>
      <w:r w:rsidR="00263581">
        <w:t>infection</w:t>
      </w:r>
      <w:r w:rsidR="0020383F">
        <w:t>,</w:t>
      </w:r>
      <w:r w:rsidR="0004551A">
        <w:t xml:space="preserve"> m</w:t>
      </w:r>
      <w:r w:rsidR="00B33856">
        <w:t xml:space="preserve">any people </w:t>
      </w:r>
      <w:r w:rsidR="0004551A">
        <w:t>report</w:t>
      </w:r>
      <w:r w:rsidR="00B33856">
        <w:t xml:space="preserve"> </w:t>
      </w:r>
      <w:r w:rsidR="00EF20F2">
        <w:t xml:space="preserve">debilitating </w:t>
      </w:r>
      <w:r w:rsidR="00AA3D18">
        <w:t xml:space="preserve">somatic </w:t>
      </w:r>
      <w:r w:rsidR="00B33856">
        <w:t>symptoms</w:t>
      </w:r>
      <w:r w:rsidR="00C95A0B">
        <w:t xml:space="preserve"> </w:t>
      </w:r>
      <w:r w:rsidR="009940BB">
        <w:t xml:space="preserve">such as fatigue, </w:t>
      </w:r>
      <w:r w:rsidR="00295E0F">
        <w:t>‘</w:t>
      </w:r>
      <w:r w:rsidR="009940BB">
        <w:t>brain fog</w:t>
      </w:r>
      <w:r w:rsidR="00295E0F">
        <w:t>’</w:t>
      </w:r>
      <w:r w:rsidR="009940BB">
        <w:t xml:space="preserve">, </w:t>
      </w:r>
      <w:r w:rsidR="00832654">
        <w:t>pain,</w:t>
      </w:r>
      <w:r w:rsidR="009940BB">
        <w:t xml:space="preserve"> and dyspnoea</w:t>
      </w:r>
      <w:r w:rsidR="001A7162">
        <w:t>,</w:t>
      </w:r>
      <w:r w:rsidR="009940BB">
        <w:t xml:space="preserve"> </w:t>
      </w:r>
      <w:r w:rsidR="00263581">
        <w:t>with few accompanying signs</w:t>
      </w:r>
      <w:r w:rsidR="002E773F">
        <w:t xml:space="preserve">. These symptoms are </w:t>
      </w:r>
      <w:r w:rsidR="00357F76">
        <w:t>labelled</w:t>
      </w:r>
      <w:r w:rsidR="005041A1">
        <w:t xml:space="preserve"> Post Covid Syndrome (PCS)</w:t>
      </w:r>
      <w:r w:rsidR="008D3B85">
        <w:fldChar w:fldCharType="begin">
          <w:fldData xml:space="preserve">PEVuZE5vdGU+PENpdGU+PEF1dGhvcj5Ib3BlPC9BdXRob3I+PFllYXI+MjAyMjwvWWVhcj48UmVj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</w:fldData>
        </w:fldChar>
      </w:r>
      <w:r w:rsidR="00CD6CF1">
        <w:instrText xml:space="preserve"> ADDIN EN.CITE </w:instrText>
      </w:r>
      <w:r w:rsidR="00CD6CF1">
        <w:fldChar w:fldCharType="begin">
          <w:fldData xml:space="preserve">PEVuZE5vdGU+PENpdGU+PEF1dGhvcj5Ib3BlPC9BdXRob3I+PFllYXI+MjAyMjwvWWVhcj48UmVj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</w:fldData>
        </w:fldChar>
      </w:r>
      <w:r w:rsidR="00CD6CF1">
        <w:instrText xml:space="preserve"> ADDIN EN.CITE.DATA </w:instrText>
      </w:r>
      <w:r w:rsidR="00CD6CF1">
        <w:fldChar w:fldCharType="end"/>
      </w:r>
      <w:r w:rsidR="008D3B85">
        <w:fldChar w:fldCharType="separate"/>
      </w:r>
      <w:r w:rsidR="00CD6CF1" w:rsidRPr="00CD6CF1">
        <w:rPr>
          <w:noProof/>
          <w:vertAlign w:val="superscript"/>
        </w:rPr>
        <w:t>15,16</w:t>
      </w:r>
      <w:r w:rsidR="008D3B85">
        <w:fldChar w:fldCharType="end"/>
      </w:r>
      <w:r w:rsidR="009E5E39">
        <w:rPr>
          <w:color w:val="FF0000"/>
        </w:rPr>
        <w:t xml:space="preserve"> </w:t>
      </w:r>
      <w:r w:rsidR="002E773F">
        <w:t>and,</w:t>
      </w:r>
      <w:r w:rsidR="00AA3D18">
        <w:t xml:space="preserve"> as is common in symptom</w:t>
      </w:r>
      <w:r w:rsidR="002E773F">
        <w:t>-</w:t>
      </w:r>
      <w:r w:rsidR="00AA3D18">
        <w:t xml:space="preserve">based </w:t>
      </w:r>
      <w:r w:rsidR="00033F00">
        <w:t>conditions</w:t>
      </w:r>
      <w:r w:rsidR="002E773F">
        <w:t xml:space="preserve">, </w:t>
      </w:r>
      <w:r w:rsidR="00AA3D18">
        <w:t xml:space="preserve">PCS is </w:t>
      </w:r>
      <w:r w:rsidR="002E773F">
        <w:t>often</w:t>
      </w:r>
      <w:r w:rsidR="00AA3D18">
        <w:t xml:space="preserve"> </w:t>
      </w:r>
      <w:r w:rsidR="004470B5">
        <w:t xml:space="preserve">also </w:t>
      </w:r>
      <w:r w:rsidR="00AA3D18">
        <w:t xml:space="preserve">associated with </w:t>
      </w:r>
      <w:r w:rsidR="00907887">
        <w:t>mental</w:t>
      </w:r>
      <w:r w:rsidR="00AA3D18">
        <w:t xml:space="preserve"> </w:t>
      </w:r>
      <w:r w:rsidR="00033F00">
        <w:t>symptoms</w:t>
      </w:r>
      <w:r w:rsidR="002E773F">
        <w:t xml:space="preserve"> </w:t>
      </w:r>
      <w:r w:rsidR="00AA3D18">
        <w:t>such as anxiety.</w:t>
      </w:r>
    </w:p>
    <w:p w14:paraId="0B08F6DB" w14:textId="77777777" w:rsidR="007A6866" w:rsidRDefault="007A6866"/>
    <w:p w14:paraId="71F2F923" w14:textId="4165C11E" w:rsidR="005162E1" w:rsidRDefault="0074057A" w:rsidP="007132F3">
      <w:r>
        <w:t xml:space="preserve">AG, </w:t>
      </w:r>
      <w:proofErr w:type="gramStart"/>
      <w:r>
        <w:t>DA</w:t>
      </w:r>
      <w:proofErr w:type="gramEnd"/>
      <w:r w:rsidR="007A6866">
        <w:t xml:space="preserve"> and others have</w:t>
      </w:r>
      <w:r w:rsidR="007B11A7">
        <w:t xml:space="preserve"> recently</w:t>
      </w:r>
      <w:r w:rsidR="007A6866">
        <w:t xml:space="preserve"> </w:t>
      </w:r>
      <w:r w:rsidR="002B2C88">
        <w:t>identified</w:t>
      </w:r>
      <w:r w:rsidR="007A6866">
        <w:t xml:space="preserve"> </w:t>
      </w:r>
      <w:r w:rsidR="00295E0F">
        <w:t>potential aetiological factors</w:t>
      </w:r>
      <w:r w:rsidR="007A6866">
        <w:t xml:space="preserve"> </w:t>
      </w:r>
      <w:r w:rsidR="00367875">
        <w:t xml:space="preserve">for unexplained </w:t>
      </w:r>
      <w:r w:rsidR="00367875" w:rsidRPr="004E0DC2">
        <w:rPr>
          <w:i/>
          <w:iCs/>
        </w:rPr>
        <w:t>painful</w:t>
      </w:r>
      <w:r w:rsidR="00367875">
        <w:t xml:space="preserve"> symptoms</w:t>
      </w:r>
      <w:r w:rsidR="002E773F">
        <w:t>. We have demonstrated a</w:t>
      </w:r>
      <w:r w:rsidR="007A6866">
        <w:t xml:space="preserve"> </w:t>
      </w:r>
      <w:r w:rsidR="000202EF">
        <w:t>change</w:t>
      </w:r>
      <w:r w:rsidR="007A6866">
        <w:t xml:space="preserve"> </w:t>
      </w:r>
      <w:r w:rsidR="002E773F">
        <w:t>in</w:t>
      </w:r>
      <w:r w:rsidR="007A6866">
        <w:t xml:space="preserve"> neuronal communication</w:t>
      </w:r>
      <w:r w:rsidR="00263DA2">
        <w:t xml:space="preserve"> </w:t>
      </w:r>
      <w:r w:rsidR="002E773F">
        <w:t>produced</w:t>
      </w:r>
      <w:r w:rsidR="000202EF">
        <w:t xml:space="preserve"> </w:t>
      </w:r>
      <w:r w:rsidR="00263DA2">
        <w:t>by functional, non-inflammatory autoantibodies</w:t>
      </w:r>
      <w:r w:rsidR="007A6866">
        <w:t xml:space="preserve">. In </w:t>
      </w:r>
      <w:r w:rsidR="005041A1">
        <w:t xml:space="preserve">Fibromyalgia syndrome (FMS), </w:t>
      </w:r>
      <w:r w:rsidR="007A6866">
        <w:t xml:space="preserve">Complex Regional Pain Syndrome (CRPS), and other chronic pain conditions, autoantibodies </w:t>
      </w:r>
      <w:r w:rsidR="00FF3EC8">
        <w:t>enhance the impulse activity of peripheral sensory afferent fibres</w:t>
      </w:r>
      <w:r w:rsidR="00295E0F">
        <w:t>,</w:t>
      </w:r>
      <w:r w:rsidR="007A6866">
        <w:t xml:space="preserve"> </w:t>
      </w:r>
      <w:r w:rsidR="002E773F">
        <w:t xml:space="preserve">without evidence of </w:t>
      </w:r>
      <w:r w:rsidR="007A6866">
        <w:t xml:space="preserve">tissue destruction or </w:t>
      </w:r>
      <w:r w:rsidR="007A6866" w:rsidRPr="00CA151F">
        <w:rPr>
          <w:color w:val="000000" w:themeColor="text1"/>
        </w:rPr>
        <w:t>inflammation</w:t>
      </w:r>
      <w:r w:rsidR="00791CF8" w:rsidRPr="00CA151F">
        <w:rPr>
          <w:color w:val="000000" w:themeColor="text1"/>
        </w:rPr>
        <w:fldChar w:fldCharType="begin">
          <w:fldData xml:space="preserve">PEVuZE5vdGU+PENpdGU+PEF1dGhvcj5Hb2ViZWw8L0F1dGhvcj48WWVhcj4yMDIxPC9ZZWFyPjxS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</w:fldData>
        </w:fldChar>
      </w:r>
      <w:r w:rsidR="00CD6CF1">
        <w:rPr>
          <w:color w:val="000000" w:themeColor="text1"/>
        </w:rPr>
        <w:instrText xml:space="preserve"> ADDIN EN.CITE </w:instrText>
      </w:r>
      <w:r w:rsidR="00CD6CF1">
        <w:rPr>
          <w:color w:val="000000" w:themeColor="text1"/>
        </w:rPr>
        <w:fldChar w:fldCharType="begin">
          <w:fldData xml:space="preserve">PEVuZE5vdGU+PENpdGU+PEF1dGhvcj5Hb2ViZWw8L0F1dGhvcj48WWVhcj4yMDIxPC9ZZWFyPjxS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</w:fldData>
        </w:fldChar>
      </w:r>
      <w:r w:rsidR="00CD6CF1">
        <w:rPr>
          <w:color w:val="000000" w:themeColor="text1"/>
        </w:rPr>
        <w:instrText xml:space="preserve"> ADDIN EN.CITE.DATA </w:instrText>
      </w:r>
      <w:r w:rsidR="00CD6CF1">
        <w:rPr>
          <w:color w:val="000000" w:themeColor="text1"/>
        </w:rPr>
      </w:r>
      <w:r w:rsidR="00CD6CF1">
        <w:rPr>
          <w:color w:val="000000" w:themeColor="text1"/>
        </w:rPr>
        <w:fldChar w:fldCharType="end"/>
      </w:r>
      <w:r w:rsidR="00791CF8" w:rsidRPr="00CA151F">
        <w:rPr>
          <w:color w:val="000000" w:themeColor="text1"/>
        </w:rPr>
      </w:r>
      <w:r w:rsidR="00791CF8" w:rsidRPr="00CA151F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17,18</w:t>
      </w:r>
      <w:r w:rsidR="00791CF8" w:rsidRPr="00CA151F">
        <w:rPr>
          <w:color w:val="000000" w:themeColor="text1"/>
        </w:rPr>
        <w:fldChar w:fldCharType="end"/>
      </w:r>
      <w:r w:rsidR="007A6866" w:rsidRPr="00CA151F">
        <w:rPr>
          <w:color w:val="000000" w:themeColor="text1"/>
        </w:rPr>
        <w:t xml:space="preserve">. </w:t>
      </w:r>
      <w:r w:rsidR="00033F00" w:rsidRPr="00CA151F">
        <w:rPr>
          <w:color w:val="000000" w:themeColor="text1"/>
        </w:rPr>
        <w:t xml:space="preserve">In </w:t>
      </w:r>
      <w:r w:rsidR="00033F00">
        <w:t>each of these disorders,</w:t>
      </w:r>
      <w:r w:rsidR="00705D04">
        <w:t xml:space="preserve"> proof of </w:t>
      </w:r>
      <w:r w:rsidR="00FF3EC8">
        <w:t>functional consequences of the respective autoantibodies</w:t>
      </w:r>
      <w:r w:rsidR="00705D04">
        <w:t xml:space="preserve"> was achieved by injecting purified patient antibodies into </w:t>
      </w:r>
      <w:r w:rsidR="00792735">
        <w:t>mice</w:t>
      </w:r>
      <w:r w:rsidR="00705D04">
        <w:t>, a method termed ‘passive immunoglobulin transfer’</w:t>
      </w:r>
      <w:r w:rsidR="006F6999">
        <w:t>.</w:t>
      </w:r>
      <w:r w:rsidR="00705D04">
        <w:t xml:space="preserve"> </w:t>
      </w:r>
      <w:r w:rsidR="002E773F">
        <w:t xml:space="preserve"> </w:t>
      </w:r>
      <w:r w:rsidR="008665D7">
        <w:t xml:space="preserve">In some instances, a ‘double hit’ was required; for example, in CRPS, an uncommon post-traumatic limb pain condition, paw trauma was an obligatory component, and the transferred </w:t>
      </w:r>
      <w:r w:rsidR="008665D7">
        <w:lastRenderedPageBreak/>
        <w:t>symptoms remained restricted to the injured paw</w:t>
      </w:r>
      <w:r w:rsidR="00E11C06">
        <w:fldChar w:fldCharType="begin">
          <w:fldData xml:space="preserve">PEVuZE5vdGU+PENpdGU+PEF1dGhvcj5Hb2ViZWw8L0F1dGhvcj48WWVhcj4yMDA1LzM8L1llYXI+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</w:fldData>
        </w:fldChar>
      </w:r>
      <w:r w:rsidR="00CD6CF1">
        <w:instrText xml:space="preserve"> ADDIN EN.CITE </w:instrText>
      </w:r>
      <w:r w:rsidR="00CD6CF1">
        <w:fldChar w:fldCharType="begin">
          <w:fldData xml:space="preserve">PEVuZE5vdGU+PENpdGU+PEF1dGhvcj5Hb2ViZWw8L0F1dGhvcj48WWVhcj4yMDA1LzM8L1llYXI+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</w:fldData>
        </w:fldChar>
      </w:r>
      <w:r w:rsidR="00CD6CF1">
        <w:instrText xml:space="preserve"> ADDIN EN.CITE.DATA </w:instrText>
      </w:r>
      <w:r w:rsidR="00CD6CF1">
        <w:fldChar w:fldCharType="end"/>
      </w:r>
      <w:r w:rsidR="00E11C06">
        <w:fldChar w:fldCharType="separate"/>
      </w:r>
      <w:r w:rsidR="00CD6CF1" w:rsidRPr="00CD6CF1">
        <w:rPr>
          <w:noProof/>
          <w:vertAlign w:val="superscript"/>
        </w:rPr>
        <w:t>19-22</w:t>
      </w:r>
      <w:r w:rsidR="00E11C06">
        <w:fldChar w:fldCharType="end"/>
      </w:r>
      <w:r w:rsidR="00AD36E8">
        <w:t>. No</w:t>
      </w:r>
      <w:r w:rsidR="008665D7">
        <w:t xml:space="preserve"> additional </w:t>
      </w:r>
      <w:r w:rsidR="00AD36E8">
        <w:t xml:space="preserve">insult or </w:t>
      </w:r>
      <w:r w:rsidR="008665D7">
        <w:t xml:space="preserve">trauma was required </w:t>
      </w:r>
      <w:r w:rsidR="00AD36E8">
        <w:t>to transfer FMS symptoms</w:t>
      </w:r>
      <w:r w:rsidR="00D17883">
        <w:t xml:space="preserve">, where </w:t>
      </w:r>
      <w:r w:rsidR="008665D7">
        <w:t xml:space="preserve">IgG transfer </w:t>
      </w:r>
      <w:r w:rsidR="00D17883">
        <w:t>elicited</w:t>
      </w:r>
      <w:r w:rsidR="008665D7">
        <w:t xml:space="preserve"> widespread symptoms</w:t>
      </w:r>
      <w:r w:rsidR="00AD36E8">
        <w:t>. The discrepancy between CRPS and FMS</w:t>
      </w:r>
      <w:r w:rsidR="008665D7">
        <w:t xml:space="preserve"> </w:t>
      </w:r>
      <w:r w:rsidR="00AD36E8">
        <w:t>also confirms</w:t>
      </w:r>
      <w:r w:rsidR="008665D7">
        <w:t xml:space="preserve"> that the nature of functional autoantibodies differs between these conditions.  </w:t>
      </w:r>
      <w:r w:rsidR="00AD36E8">
        <w:t>Following administration of patient IgG</w:t>
      </w:r>
      <w:r w:rsidR="00033F00">
        <w:t xml:space="preserve"> t</w:t>
      </w:r>
      <w:r w:rsidR="006F6999">
        <w:t>he</w:t>
      </w:r>
      <w:r w:rsidR="002B2C88">
        <w:t>se</w:t>
      </w:r>
      <w:r w:rsidR="00705D04">
        <w:t xml:space="preserve"> rodents</w:t>
      </w:r>
      <w:r w:rsidR="006F6999">
        <w:t xml:space="preserve"> developed</w:t>
      </w:r>
      <w:r w:rsidR="00705D04">
        <w:t xml:space="preserve"> typical disease features such as hypersensitivity to mechanical pressure or cold and reduced grip strength</w:t>
      </w:r>
      <w:r w:rsidR="00033F00">
        <w:t xml:space="preserve"> that</w:t>
      </w:r>
      <w:r w:rsidR="006F6999">
        <w:t xml:space="preserve"> were specific to the </w:t>
      </w:r>
      <w:r w:rsidR="00DF13CF">
        <w:t xml:space="preserve">respective </w:t>
      </w:r>
      <w:r w:rsidR="002E773F">
        <w:t>patient</w:t>
      </w:r>
      <w:r w:rsidR="006F6999">
        <w:t xml:space="preserve"> donor’s disease phenotype</w:t>
      </w:r>
      <w:r w:rsidR="002E773F">
        <w:t>.</w:t>
      </w:r>
      <w:r w:rsidR="00705D04">
        <w:t xml:space="preserve"> </w:t>
      </w:r>
      <w:r w:rsidR="002E773F">
        <w:t>W</w:t>
      </w:r>
      <w:r w:rsidR="00907887">
        <w:t xml:space="preserve">e only assessed severely affected patients, and </w:t>
      </w:r>
      <w:r w:rsidR="000F2B3A">
        <w:t xml:space="preserve">we </w:t>
      </w:r>
      <w:r w:rsidR="00157DF8">
        <w:t xml:space="preserve">unexpectedly </w:t>
      </w:r>
      <w:r w:rsidR="00A745D1">
        <w:t xml:space="preserve">found </w:t>
      </w:r>
      <w:r w:rsidR="008665D7">
        <w:t xml:space="preserve">for each examined condition that </w:t>
      </w:r>
      <w:r w:rsidR="00157DF8">
        <w:t>functional antibodies were ubiquitous,</w:t>
      </w:r>
      <w:r w:rsidR="0025166F">
        <w:t xml:space="preserve"> </w:t>
      </w:r>
      <w:r w:rsidR="00DB6F10">
        <w:t>meaning</w:t>
      </w:r>
      <w:r w:rsidR="000F2B3A">
        <w:t xml:space="preserve"> that these results satisfy</w:t>
      </w:r>
      <w:r w:rsidR="0025166F">
        <w:t xml:space="preserve"> </w:t>
      </w:r>
      <w:proofErr w:type="spellStart"/>
      <w:r w:rsidR="0025166F">
        <w:t>Witkeby’s</w:t>
      </w:r>
      <w:proofErr w:type="spellEnd"/>
      <w:r w:rsidR="0025166F">
        <w:t xml:space="preserve"> criteria for autoimmun</w:t>
      </w:r>
      <w:r w:rsidR="00AA3D18">
        <w:t xml:space="preserve">e </w:t>
      </w:r>
      <w:r w:rsidR="000F2B3A">
        <w:t>aetiology</w:t>
      </w:r>
      <w:r w:rsidR="00DB6F10">
        <w:t xml:space="preserve"> </w:t>
      </w:r>
      <w:r w:rsidR="002E773F">
        <w:t>for</w:t>
      </w:r>
      <w:r w:rsidR="000F2B3A">
        <w:t xml:space="preserve"> </w:t>
      </w:r>
      <w:r w:rsidR="002E773F">
        <w:t>(</w:t>
      </w:r>
      <w:r w:rsidR="000F2B3A">
        <w:t>at least</w:t>
      </w:r>
      <w:r w:rsidR="002E773F">
        <w:t>)</w:t>
      </w:r>
      <w:r w:rsidR="000F2B3A">
        <w:t xml:space="preserve"> </w:t>
      </w:r>
      <w:r w:rsidR="00DB6F10">
        <w:t xml:space="preserve">the </w:t>
      </w:r>
      <w:r w:rsidR="000F2B3A">
        <w:t>severe manifestations</w:t>
      </w:r>
      <w:r w:rsidR="00A215DB">
        <w:fldChar w:fldCharType="begin"/>
      </w:r>
      <w:r w:rsidR="00CD6CF1">
        <w:instrText xml:space="preserve"> ADDIN EN.CITE &lt;EndNote&gt;&lt;Cite&gt;&lt;Author&gt;Rose&lt;/Author&gt;&lt;Year&gt;1993/9&lt;/Year&gt;&lt;RecNum&gt;988&lt;/RecNum&gt;&lt;DisplayText&gt;&lt;style face="superscript"&gt;23&lt;/style&gt;&lt;/DisplayText&gt;&lt;record&gt;&lt;rec-number&gt;988&lt;/rec-number&gt;&lt;foreign-keys&gt;&lt;key app="EN" db-id="rpdfwxw2q9v0a7esvvj5pd2gwd0rfp2a2zt5" timestamp="1335201023"&gt;988&lt;/key&gt;&lt;/foreign-keys&gt;&lt;ref-type name="Journal Article"&gt;17&lt;/ref-type&gt;&lt;contributors&gt;&lt;authors&gt;&lt;author&gt;Rose,N.R.&lt;/author&gt;&lt;author&gt; Bona,C.&lt;/author&gt;&lt;/authors&gt;&lt;/contributors&gt;&lt;auth-address&gt;Dept of Immunology and Infectious Diseases, Johns Hopkins University, Baltimore, MD 21205&lt;/auth-address&gt;&lt;titles&gt;&lt;title&gt;Defining criteria for autoimmune diseases (Witebsky&amp;apos;s postulates revisited)&lt;/title&gt;&lt;secondary-title&gt;Immunol.Today&lt;/secondary-title&gt;&lt;/titles&gt;&lt;periodical&gt;&lt;full-title&gt;Immunol.Today&lt;/full-title&gt;&lt;/periodical&gt;&lt;pages&gt;426-430&lt;/pages&gt;&lt;volume&gt;14&lt;/volume&gt;&lt;number&gt;9&lt;/number&gt;&lt;keywords&gt;&lt;keyword&gt;Animals&lt;/keyword&gt;&lt;keyword&gt;Antibodies&lt;/keyword&gt;&lt;keyword&gt;Autoantibodies&lt;/keyword&gt;&lt;keyword&gt;Autoimmune Diseases&lt;/keyword&gt;&lt;keyword&gt;Autoimmunity&lt;/keyword&gt;&lt;keyword&gt;biosynthesis&lt;/keyword&gt;&lt;keyword&gt;classification&lt;/keyword&gt;&lt;keyword&gt;Disease&lt;/keyword&gt;&lt;keyword&gt;Disease Models,Animal&lt;/keyword&gt;&lt;keyword&gt;genetics&lt;/keyword&gt;&lt;keyword&gt;Humans&lt;/keyword&gt;&lt;keyword&gt;immunology&lt;/keyword&gt;&lt;keyword&gt;Mice&lt;/keyword&gt;&lt;keyword&gt;Mice,Scid&lt;/keyword&gt;&lt;keyword&gt;T-Lymphocytes&lt;/keyword&gt;&lt;/keywords&gt;&lt;dates&gt;&lt;year&gt;1993/9&lt;/year&gt;&lt;/dates&gt;&lt;urls&gt;&lt;/urls&gt;&lt;/record&gt;&lt;/Cite&gt;&lt;/EndNote&gt;</w:instrText>
      </w:r>
      <w:r w:rsidR="00A215DB">
        <w:fldChar w:fldCharType="separate"/>
      </w:r>
      <w:r w:rsidR="00CD6CF1" w:rsidRPr="00CD6CF1">
        <w:rPr>
          <w:noProof/>
          <w:vertAlign w:val="superscript"/>
        </w:rPr>
        <w:t>23</w:t>
      </w:r>
      <w:r w:rsidR="00A215DB">
        <w:fldChar w:fldCharType="end"/>
      </w:r>
      <w:r w:rsidR="00A428D4">
        <w:t>.</w:t>
      </w:r>
      <w:r w:rsidR="0025166F">
        <w:t xml:space="preserve"> </w:t>
      </w:r>
      <w:r w:rsidR="00E02947">
        <w:t xml:space="preserve">Preliminary results suggest that abnormal autoantibody production </w:t>
      </w:r>
      <w:r w:rsidR="001859D9">
        <w:t>typically</w:t>
      </w:r>
      <w:r w:rsidR="00AA3D18">
        <w:t xml:space="preserve"> </w:t>
      </w:r>
      <w:r w:rsidR="00E02947">
        <w:t>accompan</w:t>
      </w:r>
      <w:r w:rsidR="001859D9">
        <w:t>ies</w:t>
      </w:r>
      <w:r w:rsidR="00E02947">
        <w:t xml:space="preserve"> </w:t>
      </w:r>
      <w:r w:rsidR="00D96EAD">
        <w:t>PCS</w:t>
      </w:r>
      <w:r w:rsidR="00DF680D">
        <w:t>,</w:t>
      </w:r>
      <w:r w:rsidR="00367875">
        <w:t xml:space="preserve"> but</w:t>
      </w:r>
      <w:r w:rsidR="00C078BE">
        <w:t xml:space="preserve"> </w:t>
      </w:r>
      <w:r w:rsidR="002C112F">
        <w:t>confirmation of</w:t>
      </w:r>
      <w:r w:rsidR="00AA3D18">
        <w:t xml:space="preserve"> </w:t>
      </w:r>
      <w:r w:rsidR="00DF680D">
        <w:t>a causative link</w:t>
      </w:r>
      <w:r w:rsidR="00B3443D">
        <w:t xml:space="preserve"> is </w:t>
      </w:r>
      <w:r w:rsidR="000455FE">
        <w:t>outstanding</w:t>
      </w:r>
      <w:r w:rsidR="00F362F9">
        <w:fldChar w:fldCharType="begin">
          <w:fldData xml:space="preserve">PEVuZE5vdGU+PENpdGU+PEF1dGhvcj5Cb3Juc3RlaW48L0F1dGhvcj48WWVhcj4yMDIyPC9ZZWFy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</w:fldData>
        </w:fldChar>
      </w:r>
      <w:r w:rsidR="00CD6CF1">
        <w:instrText xml:space="preserve"> ADDIN EN.CITE </w:instrText>
      </w:r>
      <w:r w:rsidR="00CD6CF1">
        <w:fldChar w:fldCharType="begin">
          <w:fldData xml:space="preserve">PEVuZE5vdGU+PENpdGU+PEF1dGhvcj5Cb3Juc3RlaW48L0F1dGhvcj48WWVhcj4yMDIyPC9ZZWFy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</w:fldData>
        </w:fldChar>
      </w:r>
      <w:r w:rsidR="00CD6CF1">
        <w:instrText xml:space="preserve"> ADDIN EN.CITE.DATA </w:instrText>
      </w:r>
      <w:r w:rsidR="00CD6CF1">
        <w:fldChar w:fldCharType="end"/>
      </w:r>
      <w:r w:rsidR="00F362F9">
        <w:fldChar w:fldCharType="separate"/>
      </w:r>
      <w:r w:rsidR="00CD6CF1" w:rsidRPr="00CD6CF1">
        <w:rPr>
          <w:noProof/>
          <w:vertAlign w:val="superscript"/>
        </w:rPr>
        <w:t>1,2,24</w:t>
      </w:r>
      <w:r w:rsidR="00F362F9">
        <w:fldChar w:fldCharType="end"/>
      </w:r>
      <w:r w:rsidR="00B3443D">
        <w:t xml:space="preserve">. </w:t>
      </w:r>
      <w:r w:rsidR="00C078BE">
        <w:t xml:space="preserve"> </w:t>
      </w:r>
    </w:p>
    <w:p w14:paraId="114C9BCB" w14:textId="77777777" w:rsidR="005162E1" w:rsidRDefault="005162E1"/>
    <w:p w14:paraId="430179C3" w14:textId="265A3451" w:rsidR="00353B40" w:rsidRDefault="002B2C88" w:rsidP="00353B40">
      <w:pPr>
        <w:rPr>
          <w:color w:val="000000" w:themeColor="text1"/>
        </w:rPr>
      </w:pPr>
      <w:r>
        <w:t>Such</w:t>
      </w:r>
      <w:r w:rsidR="00295E0F">
        <w:t xml:space="preserve"> s</w:t>
      </w:r>
      <w:r w:rsidR="00367875">
        <w:t>ymptom</w:t>
      </w:r>
      <w:r w:rsidR="009940BB">
        <w:t xml:space="preserve">-based </w:t>
      </w:r>
      <w:r w:rsidR="009940BB" w:rsidRPr="00512AFA">
        <w:rPr>
          <w:color w:val="000000" w:themeColor="text1"/>
        </w:rPr>
        <w:t xml:space="preserve">disorders </w:t>
      </w:r>
      <w:r w:rsidR="00E02947" w:rsidRPr="00512AFA">
        <w:rPr>
          <w:color w:val="000000" w:themeColor="text1"/>
        </w:rPr>
        <w:t xml:space="preserve">often follow a </w:t>
      </w:r>
      <w:r w:rsidRPr="00512AFA">
        <w:rPr>
          <w:color w:val="000000" w:themeColor="text1"/>
        </w:rPr>
        <w:t xml:space="preserve">recognised </w:t>
      </w:r>
      <w:r w:rsidR="00E02947" w:rsidRPr="00512AFA">
        <w:rPr>
          <w:color w:val="000000" w:themeColor="text1"/>
        </w:rPr>
        <w:t>trigger</w:t>
      </w:r>
      <w:r w:rsidR="002E773F" w:rsidRPr="00512AFA">
        <w:rPr>
          <w:color w:val="000000" w:themeColor="text1"/>
        </w:rPr>
        <w:t>,</w:t>
      </w:r>
      <w:r w:rsidRPr="00512AFA">
        <w:rPr>
          <w:color w:val="000000" w:themeColor="text1"/>
        </w:rPr>
        <w:t xml:space="preserve"> such as</w:t>
      </w:r>
      <w:r w:rsidR="00E02947" w:rsidRPr="00512AFA">
        <w:rPr>
          <w:color w:val="000000" w:themeColor="text1"/>
        </w:rPr>
        <w:t xml:space="preserve"> </w:t>
      </w:r>
      <w:r w:rsidR="002E773F" w:rsidRPr="00512AFA">
        <w:rPr>
          <w:color w:val="000000" w:themeColor="text1"/>
        </w:rPr>
        <w:t xml:space="preserve">an </w:t>
      </w:r>
      <w:r w:rsidR="00357F76" w:rsidRPr="00512AFA">
        <w:rPr>
          <w:color w:val="000000" w:themeColor="text1"/>
        </w:rPr>
        <w:t>infection</w:t>
      </w:r>
      <w:r w:rsidR="00E87471" w:rsidRPr="00512AFA">
        <w:rPr>
          <w:color w:val="000000" w:themeColor="text1"/>
        </w:rPr>
        <w:fldChar w:fldCharType="begin">
          <w:fldData xml:space="preserve">PEVuZE5vdGU+PENpdGU+PEF1dGhvcj5LYW5kdWM8L0F1dGhvcj48WWVhcj4yMDE5PC9ZZWFyPjxS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</w:fldData>
        </w:fldChar>
      </w:r>
      <w:r w:rsidR="00CD6CF1">
        <w:rPr>
          <w:color w:val="000000" w:themeColor="text1"/>
        </w:rPr>
        <w:instrText xml:space="preserve"> ADDIN EN.CITE </w:instrText>
      </w:r>
      <w:r w:rsidR="00CD6CF1">
        <w:rPr>
          <w:color w:val="000000" w:themeColor="text1"/>
        </w:rPr>
        <w:fldChar w:fldCharType="begin">
          <w:fldData xml:space="preserve">PEVuZE5vdGU+PENpdGU+PEF1dGhvcj5LYW5kdWM8L0F1dGhvcj48WWVhcj4yMDE5PC9ZZWFyPjxS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</w:fldData>
        </w:fldChar>
      </w:r>
      <w:r w:rsidR="00CD6CF1">
        <w:rPr>
          <w:color w:val="000000" w:themeColor="text1"/>
        </w:rPr>
        <w:instrText xml:space="preserve"> ADDIN EN.CITE.DATA </w:instrText>
      </w:r>
      <w:r w:rsidR="00CD6CF1">
        <w:rPr>
          <w:color w:val="000000" w:themeColor="text1"/>
        </w:rPr>
      </w:r>
      <w:r w:rsidR="00CD6CF1">
        <w:rPr>
          <w:color w:val="000000" w:themeColor="text1"/>
        </w:rPr>
        <w:fldChar w:fldCharType="end"/>
      </w:r>
      <w:r w:rsidR="00E87471" w:rsidRPr="00512AFA">
        <w:rPr>
          <w:color w:val="000000" w:themeColor="text1"/>
        </w:rPr>
      </w:r>
      <w:r w:rsidR="00E87471" w:rsidRPr="00512AFA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25,26</w:t>
      </w:r>
      <w:r w:rsidR="00E87471" w:rsidRPr="00512AFA">
        <w:rPr>
          <w:color w:val="000000" w:themeColor="text1"/>
        </w:rPr>
        <w:fldChar w:fldCharType="end"/>
      </w:r>
      <w:r w:rsidRPr="00512AFA">
        <w:rPr>
          <w:color w:val="000000" w:themeColor="text1"/>
        </w:rPr>
        <w:t xml:space="preserve"> or</w:t>
      </w:r>
      <w:r w:rsidR="00E02947" w:rsidRPr="00512AFA">
        <w:rPr>
          <w:color w:val="000000" w:themeColor="text1"/>
        </w:rPr>
        <w:t xml:space="preserve"> </w:t>
      </w:r>
      <w:r w:rsidR="009940BB" w:rsidRPr="00512AFA">
        <w:rPr>
          <w:color w:val="000000" w:themeColor="text1"/>
        </w:rPr>
        <w:t>traum</w:t>
      </w:r>
      <w:r w:rsidR="002E773F" w:rsidRPr="00512AFA">
        <w:rPr>
          <w:color w:val="000000" w:themeColor="text1"/>
        </w:rPr>
        <w:t>a - which can be physical or psychological</w:t>
      </w:r>
      <w:r w:rsidR="008D3B85" w:rsidRPr="00512AFA">
        <w:rPr>
          <w:color w:val="000000" w:themeColor="text1"/>
        </w:rPr>
        <w:fldChar w:fldCharType="begin">
          <w:fldData xml:space="preserve">PEVuZE5vdGU+PENpdGU+PEF1dGhvcj5ZYXZuZTwvQXV0aG9yPjxZZWFyPjIwMTg8L1llYXI+PFJl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</w:fldData>
        </w:fldChar>
      </w:r>
      <w:r w:rsidR="00CD6CF1">
        <w:rPr>
          <w:color w:val="000000" w:themeColor="text1"/>
        </w:rPr>
        <w:instrText xml:space="preserve"> ADDIN EN.CITE </w:instrText>
      </w:r>
      <w:r w:rsidR="00CD6CF1">
        <w:rPr>
          <w:color w:val="000000" w:themeColor="text1"/>
        </w:rPr>
        <w:fldChar w:fldCharType="begin">
          <w:fldData xml:space="preserve">PEVuZE5vdGU+PENpdGU+PEF1dGhvcj5ZYXZuZTwvQXV0aG9yPjxZZWFyPjIwMTg8L1llYXI+PFJl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</w:fldData>
        </w:fldChar>
      </w:r>
      <w:r w:rsidR="00CD6CF1">
        <w:rPr>
          <w:color w:val="000000" w:themeColor="text1"/>
        </w:rPr>
        <w:instrText xml:space="preserve"> ADDIN EN.CITE.DATA </w:instrText>
      </w:r>
      <w:r w:rsidR="00CD6CF1">
        <w:rPr>
          <w:color w:val="000000" w:themeColor="text1"/>
        </w:rPr>
      </w:r>
      <w:r w:rsidR="00CD6CF1">
        <w:rPr>
          <w:color w:val="000000" w:themeColor="text1"/>
        </w:rPr>
        <w:fldChar w:fldCharType="end"/>
      </w:r>
      <w:r w:rsidR="008D3B85" w:rsidRPr="00512AFA">
        <w:rPr>
          <w:color w:val="000000" w:themeColor="text1"/>
        </w:rPr>
      </w:r>
      <w:r w:rsidR="008D3B85" w:rsidRPr="00512AFA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27</w:t>
      </w:r>
      <w:r w:rsidR="008D3B85" w:rsidRPr="00512AFA">
        <w:rPr>
          <w:color w:val="000000" w:themeColor="text1"/>
        </w:rPr>
        <w:fldChar w:fldCharType="end"/>
      </w:r>
      <w:r w:rsidR="001A7162" w:rsidRPr="00512AFA">
        <w:rPr>
          <w:color w:val="000000" w:themeColor="text1"/>
        </w:rPr>
        <w:t>.</w:t>
      </w:r>
      <w:r w:rsidR="004E0DC2" w:rsidRPr="00512AFA">
        <w:rPr>
          <w:color w:val="000000" w:themeColor="text1"/>
        </w:rPr>
        <w:t xml:space="preserve"> </w:t>
      </w:r>
      <w:r w:rsidR="001A7162" w:rsidRPr="00512AFA">
        <w:rPr>
          <w:color w:val="000000" w:themeColor="text1"/>
        </w:rPr>
        <w:t>O</w:t>
      </w:r>
      <w:r w:rsidR="002705CA" w:rsidRPr="00512AFA">
        <w:rPr>
          <w:color w:val="000000" w:themeColor="text1"/>
        </w:rPr>
        <w:t>ne</w:t>
      </w:r>
      <w:r w:rsidR="00957C7C" w:rsidRPr="00512AFA">
        <w:rPr>
          <w:color w:val="000000" w:themeColor="text1"/>
        </w:rPr>
        <w:t xml:space="preserve"> </w:t>
      </w:r>
      <w:r w:rsidR="00506205" w:rsidRPr="00512AFA">
        <w:rPr>
          <w:color w:val="000000" w:themeColor="text1"/>
        </w:rPr>
        <w:t>putative explanation</w:t>
      </w:r>
      <w:r w:rsidR="00E02947" w:rsidRPr="00512AFA">
        <w:rPr>
          <w:color w:val="000000" w:themeColor="text1"/>
        </w:rPr>
        <w:t xml:space="preserve"> for</w:t>
      </w:r>
      <w:r w:rsidR="002E773F" w:rsidRPr="00512AFA">
        <w:rPr>
          <w:color w:val="000000" w:themeColor="text1"/>
        </w:rPr>
        <w:t xml:space="preserve"> psychological trauma</w:t>
      </w:r>
      <w:r w:rsidR="00957C7C" w:rsidRPr="00512AFA">
        <w:rPr>
          <w:color w:val="000000" w:themeColor="text1"/>
        </w:rPr>
        <w:t xml:space="preserve"> </w:t>
      </w:r>
      <w:r w:rsidR="00535E58" w:rsidRPr="00512AFA">
        <w:rPr>
          <w:color w:val="000000" w:themeColor="text1"/>
        </w:rPr>
        <w:t>has been</w:t>
      </w:r>
      <w:r w:rsidR="00957C7C" w:rsidRPr="00512AFA">
        <w:rPr>
          <w:color w:val="000000" w:themeColor="text1"/>
        </w:rPr>
        <w:t xml:space="preserve"> that the</w:t>
      </w:r>
      <w:r w:rsidR="009940BB" w:rsidRPr="00512AFA">
        <w:rPr>
          <w:color w:val="000000" w:themeColor="text1"/>
        </w:rPr>
        <w:t xml:space="preserve"> brain </w:t>
      </w:r>
      <w:r w:rsidR="009940BB" w:rsidRPr="00512AFA">
        <w:rPr>
          <w:i/>
          <w:iCs/>
          <w:color w:val="000000" w:themeColor="text1"/>
        </w:rPr>
        <w:t>expresses</w:t>
      </w:r>
      <w:r w:rsidR="009940BB" w:rsidRPr="00512AFA">
        <w:rPr>
          <w:color w:val="000000" w:themeColor="text1"/>
        </w:rPr>
        <w:t xml:space="preserve"> </w:t>
      </w:r>
      <w:r w:rsidR="00705D04" w:rsidRPr="00512AFA">
        <w:rPr>
          <w:color w:val="000000" w:themeColor="text1"/>
        </w:rPr>
        <w:t xml:space="preserve">present or past </w:t>
      </w:r>
      <w:r w:rsidR="009940BB" w:rsidRPr="00512AFA">
        <w:rPr>
          <w:color w:val="000000" w:themeColor="text1"/>
        </w:rPr>
        <w:t>distress</w:t>
      </w:r>
      <w:r w:rsidR="00705D04" w:rsidRPr="00512AFA">
        <w:rPr>
          <w:color w:val="000000" w:themeColor="text1"/>
        </w:rPr>
        <w:t xml:space="preserve"> </w:t>
      </w:r>
      <w:r w:rsidR="009940BB" w:rsidRPr="00512AFA">
        <w:rPr>
          <w:color w:val="000000" w:themeColor="text1"/>
        </w:rPr>
        <w:t>as abnormal symptoms</w:t>
      </w:r>
      <w:r w:rsidR="00814710" w:rsidRPr="00512AFA">
        <w:rPr>
          <w:color w:val="000000" w:themeColor="text1"/>
        </w:rPr>
        <w:t>,</w:t>
      </w:r>
      <w:r w:rsidR="0025166F" w:rsidRPr="00512AFA">
        <w:rPr>
          <w:color w:val="000000" w:themeColor="text1"/>
        </w:rPr>
        <w:t xml:space="preserve"> </w:t>
      </w:r>
      <w:r w:rsidR="000202EF" w:rsidRPr="00512AFA">
        <w:rPr>
          <w:color w:val="000000" w:themeColor="text1"/>
        </w:rPr>
        <w:t>i.e.</w:t>
      </w:r>
      <w:r w:rsidR="001A7162" w:rsidRPr="00512AFA">
        <w:rPr>
          <w:color w:val="000000" w:themeColor="text1"/>
        </w:rPr>
        <w:t xml:space="preserve"> </w:t>
      </w:r>
      <w:r w:rsidR="00814710" w:rsidRPr="00512AFA">
        <w:rPr>
          <w:color w:val="000000" w:themeColor="text1"/>
        </w:rPr>
        <w:t>a form</w:t>
      </w:r>
      <w:r w:rsidR="009940BB" w:rsidRPr="00512AFA">
        <w:rPr>
          <w:color w:val="000000" w:themeColor="text1"/>
        </w:rPr>
        <w:t xml:space="preserve"> of hysteria</w:t>
      </w:r>
      <w:r w:rsidR="00AD36E8">
        <w:rPr>
          <w:color w:val="000000" w:themeColor="text1"/>
        </w:rPr>
        <w:t>, or that such distress may establish a state of central sensitisation, which amplifies normal sensory experiences into pain</w:t>
      </w:r>
      <w:r w:rsidR="00F10675">
        <w:rPr>
          <w:color w:val="000000" w:themeColor="text1"/>
        </w:rPr>
        <w:t>.</w:t>
      </w:r>
      <w:r w:rsidR="008D3B85" w:rsidRPr="00512AFA">
        <w:rPr>
          <w:color w:val="000000" w:themeColor="text1"/>
        </w:rPr>
        <w:fldChar w:fldCharType="begin"/>
      </w:r>
      <w:r w:rsidR="00CD6CF1">
        <w:rPr>
          <w:color w:val="000000" w:themeColor="text1"/>
        </w:rPr>
        <w:instrText xml:space="preserve"> ADDIN EN.CITE &lt;EndNote&gt;&lt;Cite&gt;&lt;Author&gt;Mai&lt;/Author&gt;&lt;Year&gt;1981&lt;/Year&gt;&lt;RecNum&gt;2398&lt;/RecNum&gt;&lt;DisplayText&gt;&lt;style face="superscript"&gt;28&lt;/style&gt;&lt;/DisplayText&gt;&lt;record&gt;&lt;rec-number&gt;2398&lt;/rec-number&gt;&lt;foreign-keys&gt;&lt;key app="EN" db-id="rpdfwxw2q9v0a7esvvj5pd2gwd0rfp2a2zt5" timestamp="1658072461"&gt;2398&lt;/key&gt;&lt;/foreign-keys&gt;&lt;ref-type name="Journal Article"&gt;17&lt;/ref-type&gt;&lt;contributors&gt;&lt;authors&gt;&lt;author&gt;Mai, F. M.&lt;/author&gt;&lt;author&gt;Merskey, H.&lt;/author&gt;&lt;/authors&gt;&lt;/contributors&gt;&lt;titles&gt;&lt;title&gt;Briquet&amp;apos;s concept of hysteria: an historical perspective&lt;/title&gt;&lt;secondary-title&gt;Can J Psychiatry&lt;/secondary-title&gt;&lt;/titles&gt;&lt;periodical&gt;&lt;full-title&gt;Can J Psychiatry&lt;/full-title&gt;&lt;/periodical&gt;&lt;pages&gt;57-63&lt;/pages&gt;&lt;volume&gt;26&lt;/volume&gt;&lt;number&gt;1&lt;/number&gt;&lt;edition&gt;1981/02/01&lt;/edition&gt;&lt;keywords&gt;&lt;keyword&gt;Female&lt;/keyword&gt;&lt;keyword&gt;France&lt;/keyword&gt;&lt;keyword&gt;History, 18th Century&lt;/keyword&gt;&lt;keyword&gt;History, 19th Century&lt;/keyword&gt;&lt;keyword&gt;Humans&lt;/keyword&gt;&lt;keyword&gt;Hysteria/*history&lt;/keyword&gt;&lt;keyword&gt;Male&lt;/keyword&gt;&lt;keyword&gt;Psychiatry/*history&lt;/keyword&gt;&lt;/keywords&gt;&lt;dates&gt;&lt;year&gt;1981&lt;/year&gt;&lt;pub-dates&gt;&lt;date&gt;Feb&lt;/date&gt;&lt;/pub-dates&gt;&lt;/dates&gt;&lt;isbn&gt;0706-7437 (Print)&amp;#xD;0706-7437 (Linking)&lt;/isbn&gt;&lt;accession-num&gt;7008930&lt;/accession-num&gt;&lt;urls&gt;&lt;related-urls&gt;&lt;url&gt;https://www.ncbi.nlm.nih.gov/pubmed/7008930&lt;/url&gt;&lt;/related-urls&gt;&lt;/urls&gt;&lt;electronic-resource-num&gt;10.1177/070674378102600112&lt;/electronic-resource-num&gt;&lt;/record&gt;&lt;/Cite&gt;&lt;/EndNote&gt;</w:instrText>
      </w:r>
      <w:r w:rsidR="008D3B85" w:rsidRPr="00512AFA">
        <w:rPr>
          <w:color w:val="000000" w:themeColor="text1"/>
        </w:rPr>
        <w:fldChar w:fldCharType="separate"/>
      </w:r>
      <w:r w:rsidR="00CD6CF1" w:rsidRPr="00CD6CF1">
        <w:rPr>
          <w:noProof/>
          <w:color w:val="000000" w:themeColor="text1"/>
          <w:vertAlign w:val="superscript"/>
        </w:rPr>
        <w:t>28</w:t>
      </w:r>
      <w:r w:rsidR="008D3B85" w:rsidRPr="00512AFA">
        <w:rPr>
          <w:color w:val="000000" w:themeColor="text1"/>
        </w:rPr>
        <w:fldChar w:fldCharType="end"/>
      </w:r>
      <w:r w:rsidR="0025166F" w:rsidRPr="00512AFA">
        <w:rPr>
          <w:color w:val="000000" w:themeColor="text1"/>
        </w:rPr>
        <w:t xml:space="preserve"> </w:t>
      </w:r>
      <w:r w:rsidR="00814710" w:rsidRPr="00512AFA">
        <w:rPr>
          <w:color w:val="000000" w:themeColor="text1"/>
        </w:rPr>
        <w:t>T</w:t>
      </w:r>
      <w:r w:rsidR="001A7162" w:rsidRPr="00512AFA">
        <w:rPr>
          <w:color w:val="000000" w:themeColor="text1"/>
        </w:rPr>
        <w:t xml:space="preserve">he </w:t>
      </w:r>
      <w:r w:rsidR="00EA3096" w:rsidRPr="00512AFA">
        <w:rPr>
          <w:color w:val="000000" w:themeColor="text1"/>
        </w:rPr>
        <w:t xml:space="preserve">addition </w:t>
      </w:r>
      <w:r w:rsidR="00295E0F" w:rsidRPr="00512AFA">
        <w:rPr>
          <w:color w:val="000000" w:themeColor="text1"/>
        </w:rPr>
        <w:t>of</w:t>
      </w:r>
      <w:r w:rsidR="009C7A21" w:rsidRPr="00512AFA">
        <w:rPr>
          <w:color w:val="000000" w:themeColor="text1"/>
        </w:rPr>
        <w:t xml:space="preserve"> the</w:t>
      </w:r>
      <w:r w:rsidR="00295E0F" w:rsidRPr="00512AFA">
        <w:rPr>
          <w:color w:val="000000" w:themeColor="text1"/>
        </w:rPr>
        <w:t xml:space="preserve"> </w:t>
      </w:r>
      <w:r w:rsidR="00511863" w:rsidRPr="00512AFA">
        <w:rPr>
          <w:color w:val="000000" w:themeColor="text1"/>
        </w:rPr>
        <w:t xml:space="preserve">autoantibody </w:t>
      </w:r>
      <w:r w:rsidR="00AA65A0" w:rsidRPr="00512AFA">
        <w:rPr>
          <w:color w:val="000000" w:themeColor="text1"/>
        </w:rPr>
        <w:t>findings</w:t>
      </w:r>
      <w:r w:rsidR="002E773F" w:rsidRPr="00512AFA">
        <w:rPr>
          <w:color w:val="000000" w:themeColor="text1"/>
        </w:rPr>
        <w:t>,</w:t>
      </w:r>
      <w:r w:rsidR="00814710" w:rsidRPr="00512AFA">
        <w:rPr>
          <w:color w:val="000000" w:themeColor="text1"/>
        </w:rPr>
        <w:t xml:space="preserve"> however</w:t>
      </w:r>
      <w:r w:rsidR="002E773F" w:rsidRPr="00512AFA">
        <w:rPr>
          <w:color w:val="000000" w:themeColor="text1"/>
        </w:rPr>
        <w:t>,</w:t>
      </w:r>
      <w:r w:rsidR="00AA65A0" w:rsidRPr="00512AFA">
        <w:rPr>
          <w:color w:val="000000" w:themeColor="text1"/>
        </w:rPr>
        <w:t xml:space="preserve"> </w:t>
      </w:r>
      <w:r w:rsidR="00E02947" w:rsidRPr="00512AFA">
        <w:rPr>
          <w:color w:val="000000" w:themeColor="text1"/>
        </w:rPr>
        <w:t xml:space="preserve">suggest </w:t>
      </w:r>
      <w:r w:rsidR="005041A1" w:rsidRPr="00512AFA">
        <w:rPr>
          <w:color w:val="000000" w:themeColor="text1"/>
        </w:rPr>
        <w:t xml:space="preserve">that distress can trigger </w:t>
      </w:r>
      <w:r w:rsidR="001A7162" w:rsidRPr="00512AFA">
        <w:rPr>
          <w:color w:val="000000" w:themeColor="text1"/>
        </w:rPr>
        <w:t xml:space="preserve">symptomatic </w:t>
      </w:r>
      <w:r w:rsidR="005041A1" w:rsidRPr="00512AFA">
        <w:rPr>
          <w:color w:val="000000" w:themeColor="text1"/>
        </w:rPr>
        <w:t>immune activation</w:t>
      </w:r>
      <w:r w:rsidR="001A7162" w:rsidRPr="00512AFA">
        <w:rPr>
          <w:color w:val="000000" w:themeColor="text1"/>
        </w:rPr>
        <w:t xml:space="preserve"> </w:t>
      </w:r>
      <w:r w:rsidR="00DE3E8A" w:rsidRPr="00512AFA">
        <w:rPr>
          <w:color w:val="000000" w:themeColor="text1"/>
        </w:rPr>
        <w:t xml:space="preserve">(Figure </w:t>
      </w:r>
      <w:r w:rsidR="00F10675">
        <w:rPr>
          <w:color w:val="000000" w:themeColor="text1"/>
        </w:rPr>
        <w:t>1</w:t>
      </w:r>
      <w:r w:rsidR="00DE3E8A" w:rsidRPr="00512AFA">
        <w:rPr>
          <w:color w:val="000000" w:themeColor="text1"/>
        </w:rPr>
        <w:t>)</w:t>
      </w:r>
      <w:r w:rsidR="00295E0F" w:rsidRPr="00512AFA">
        <w:rPr>
          <w:color w:val="000000" w:themeColor="text1"/>
        </w:rPr>
        <w:t xml:space="preserve">. </w:t>
      </w:r>
    </w:p>
    <w:p w14:paraId="190BA782" w14:textId="6F25E04B" w:rsidR="00F10675" w:rsidRDefault="00F10675" w:rsidP="00353B40">
      <w:pPr>
        <w:rPr>
          <w:color w:val="000000" w:themeColor="text1"/>
        </w:rPr>
      </w:pPr>
    </w:p>
    <w:p w14:paraId="65C6C5BA" w14:textId="77777777" w:rsidR="00F10675" w:rsidRDefault="00F10675" w:rsidP="00F10675">
      <w:r w:rsidRPr="00760ABF">
        <w:rPr>
          <w:noProof/>
          <w:lang w:val="en-US" w:bidi="he-IL"/>
        </w:rPr>
        <w:drawing>
          <wp:inline distT="0" distB="0" distL="0" distR="0" wp14:anchorId="2E4F4728" wp14:editId="32698C38">
            <wp:extent cx="5727700" cy="2588260"/>
            <wp:effectExtent l="0" t="0" r="0" b="254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588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9C6DB4" w14:textId="77777777" w:rsidR="00F10675" w:rsidRDefault="00F10675" w:rsidP="00F10675">
      <w:pPr>
        <w:rPr>
          <w:noProof/>
          <w:lang w:val="en-US" w:bidi="he-IL"/>
        </w:rPr>
      </w:pPr>
    </w:p>
    <w:p w14:paraId="2D2952E8" w14:textId="77777777" w:rsidR="00F10675" w:rsidRDefault="00F10675" w:rsidP="00F10675"/>
    <w:p w14:paraId="255E50D2" w14:textId="0C462541" w:rsidR="00F10675" w:rsidRPr="00715037" w:rsidRDefault="00F10675" w:rsidP="00F10675">
      <w:pPr>
        <w:rPr>
          <w:b/>
          <w:bCs/>
          <w:sz w:val="20"/>
          <w:szCs w:val="20"/>
        </w:rPr>
      </w:pPr>
      <w:r w:rsidRPr="00715037">
        <w:rPr>
          <w:b/>
          <w:bCs/>
          <w:sz w:val="20"/>
          <w:szCs w:val="20"/>
        </w:rPr>
        <w:t>Figure</w:t>
      </w:r>
      <w:r>
        <w:rPr>
          <w:b/>
          <w:bCs/>
          <w:sz w:val="20"/>
          <w:szCs w:val="20"/>
        </w:rPr>
        <w:t xml:space="preserve"> 1</w:t>
      </w:r>
      <w:r w:rsidRPr="00715037">
        <w:rPr>
          <w:i/>
          <w:iCs/>
          <w:sz w:val="20"/>
          <w:szCs w:val="20"/>
        </w:rPr>
        <w:t xml:space="preserve">. </w:t>
      </w:r>
      <w:r>
        <w:rPr>
          <w:i/>
          <w:iCs/>
          <w:sz w:val="20"/>
          <w:szCs w:val="20"/>
        </w:rPr>
        <w:t>Paradigms for the t</w:t>
      </w:r>
      <w:r w:rsidRPr="00715037">
        <w:rPr>
          <w:i/>
          <w:iCs/>
          <w:sz w:val="20"/>
          <w:szCs w:val="20"/>
        </w:rPr>
        <w:t>ranslation of distress into symptoms.</w:t>
      </w:r>
      <w:r w:rsidRPr="00715037">
        <w:rPr>
          <w:b/>
          <w:bCs/>
          <w:sz w:val="20"/>
          <w:szCs w:val="20"/>
        </w:rPr>
        <w:t xml:space="preserve"> </w:t>
      </w:r>
      <w:r w:rsidRPr="00715037">
        <w:rPr>
          <w:sz w:val="20"/>
          <w:szCs w:val="20"/>
        </w:rPr>
        <w:t xml:space="preserve">A) </w:t>
      </w:r>
      <w:r>
        <w:rPr>
          <w:sz w:val="20"/>
          <w:szCs w:val="20"/>
        </w:rPr>
        <w:t>triggered by distress</w:t>
      </w:r>
      <w:r w:rsidRPr="00715037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the brain generates </w:t>
      </w:r>
      <w:r w:rsidRPr="00715037">
        <w:rPr>
          <w:sz w:val="20"/>
          <w:szCs w:val="20"/>
        </w:rPr>
        <w:t>abnormal symptoms</w:t>
      </w:r>
      <w:r>
        <w:rPr>
          <w:sz w:val="20"/>
          <w:szCs w:val="20"/>
        </w:rPr>
        <w:t xml:space="preserve"> (hysteria, somatisation)</w:t>
      </w:r>
      <w:r w:rsidRPr="00715037">
        <w:rPr>
          <w:sz w:val="20"/>
          <w:szCs w:val="20"/>
        </w:rPr>
        <w:t xml:space="preserve">; B) </w:t>
      </w:r>
      <w:r>
        <w:rPr>
          <w:sz w:val="20"/>
          <w:szCs w:val="20"/>
        </w:rPr>
        <w:t>either experience of distress,</w:t>
      </w:r>
      <w:r w:rsidRPr="00715037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or alternative triggers initiate </w:t>
      </w:r>
      <w:r w:rsidRPr="00715037">
        <w:rPr>
          <w:sz w:val="20"/>
          <w:szCs w:val="20"/>
        </w:rPr>
        <w:t xml:space="preserve">the production of </w:t>
      </w:r>
      <w:r>
        <w:rPr>
          <w:sz w:val="20"/>
          <w:szCs w:val="20"/>
        </w:rPr>
        <w:t>functional</w:t>
      </w:r>
      <w:r w:rsidRPr="00715037">
        <w:rPr>
          <w:sz w:val="20"/>
          <w:szCs w:val="20"/>
        </w:rPr>
        <w:t xml:space="preserve"> </w:t>
      </w:r>
      <w:r>
        <w:rPr>
          <w:sz w:val="20"/>
          <w:szCs w:val="20"/>
        </w:rPr>
        <w:t>auto</w:t>
      </w:r>
      <w:r w:rsidRPr="00715037">
        <w:rPr>
          <w:sz w:val="20"/>
          <w:szCs w:val="20"/>
        </w:rPr>
        <w:t xml:space="preserve">antibodies causing symptoms.  </w:t>
      </w:r>
    </w:p>
    <w:p w14:paraId="1B1A94AF" w14:textId="77777777" w:rsidR="00F10675" w:rsidRPr="00512AFA" w:rsidRDefault="00F10675" w:rsidP="00353B40">
      <w:pPr>
        <w:rPr>
          <w:color w:val="000000" w:themeColor="text1"/>
        </w:rPr>
      </w:pPr>
    </w:p>
    <w:p w14:paraId="193AD6F3" w14:textId="77777777" w:rsidR="00DB4BBB" w:rsidRDefault="00DB4BBB" w:rsidP="009F0821">
      <w:pPr>
        <w:rPr>
          <w:color w:val="000000" w:themeColor="text1"/>
        </w:rPr>
      </w:pPr>
    </w:p>
    <w:p w14:paraId="627084A7" w14:textId="77777777" w:rsidR="00600E91" w:rsidRDefault="00C83D36" w:rsidP="00DF13CF">
      <w:r>
        <w:rPr>
          <w:color w:val="000000" w:themeColor="text1"/>
        </w:rPr>
        <w:t xml:space="preserve">For established autoimmune disorders, integrating his and others’ findings </w:t>
      </w:r>
      <w:r w:rsidR="002B1777" w:rsidRPr="00252FD0">
        <w:rPr>
          <w:color w:val="000000" w:themeColor="text1"/>
        </w:rPr>
        <w:t xml:space="preserve">YS has proposed </w:t>
      </w:r>
      <w:r w:rsidR="009F5A83">
        <w:rPr>
          <w:color w:val="000000" w:themeColor="text1"/>
        </w:rPr>
        <w:t>the</w:t>
      </w:r>
      <w:r w:rsidR="002B1777" w:rsidRPr="00252FD0">
        <w:rPr>
          <w:color w:val="000000" w:themeColor="text1"/>
        </w:rPr>
        <w:t xml:space="preserve"> conceptual framework ‘</w:t>
      </w:r>
      <w:r w:rsidRPr="00B277D4">
        <w:rPr>
          <w:i/>
          <w:iCs/>
          <w:color w:val="000000" w:themeColor="text1"/>
        </w:rPr>
        <w:t>hyperstimulation by environmental</w:t>
      </w:r>
      <w:r w:rsidR="002B1777" w:rsidRPr="0036033E">
        <w:rPr>
          <w:i/>
          <w:iCs/>
          <w:color w:val="000000" w:themeColor="text1"/>
        </w:rPr>
        <w:t xml:space="preserve"> </w:t>
      </w:r>
      <w:r>
        <w:rPr>
          <w:i/>
          <w:iCs/>
          <w:color w:val="000000" w:themeColor="text1"/>
        </w:rPr>
        <w:t xml:space="preserve">factors </w:t>
      </w:r>
      <w:r w:rsidR="0074057A">
        <w:rPr>
          <w:i/>
          <w:iCs/>
          <w:color w:val="000000" w:themeColor="text1"/>
        </w:rPr>
        <w:t>in</w:t>
      </w:r>
      <w:r>
        <w:rPr>
          <w:i/>
          <w:iCs/>
          <w:color w:val="000000" w:themeColor="text1"/>
        </w:rPr>
        <w:t xml:space="preserve"> </w:t>
      </w:r>
      <w:r w:rsidR="002B1777" w:rsidRPr="0036033E">
        <w:rPr>
          <w:i/>
          <w:iCs/>
          <w:color w:val="000000" w:themeColor="text1"/>
        </w:rPr>
        <w:t>genetically susceptible individuals’</w:t>
      </w:r>
      <w:r w:rsidR="00B277D4">
        <w:rPr>
          <w:color w:val="000000" w:themeColor="text1"/>
        </w:rPr>
        <w:t xml:space="preserve">, </w:t>
      </w:r>
      <w:r>
        <w:rPr>
          <w:color w:val="000000" w:themeColor="text1"/>
        </w:rPr>
        <w:t>outlining</w:t>
      </w:r>
      <w:r w:rsidR="002B1777" w:rsidRPr="00252FD0">
        <w:rPr>
          <w:color w:val="000000" w:themeColor="text1"/>
        </w:rPr>
        <w:t xml:space="preserve"> how various triggers may converge </w:t>
      </w:r>
      <w:r w:rsidR="002B1777">
        <w:t xml:space="preserve">(Figure </w:t>
      </w:r>
      <w:r w:rsidR="00A34CCD">
        <w:t>2</w:t>
      </w:r>
      <w:r w:rsidR="00F65CF6">
        <w:fldChar w:fldCharType="begin">
          <w:fldData xml:space="preserve">PEVuZE5vdGU+PENpdGU+PEF1dGhvcj5XYXRhZDwvQXV0aG9yPjxZZWFyPjIwMTk8L1llYXI+PFJl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</w:fldData>
        </w:fldChar>
      </w:r>
      <w:r w:rsidR="00F65CF6">
        <w:instrText xml:space="preserve"> ADDIN EN.CITE </w:instrText>
      </w:r>
      <w:r w:rsidR="00F65CF6">
        <w:fldChar w:fldCharType="begin">
          <w:fldData xml:space="preserve">PEVuZE5vdGU+PENpdGU+PEF1dGhvcj5XYXRhZDwvQXV0aG9yPjxZZWFyPjIwMTk8L1llYXI+PFJl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</w:fldData>
        </w:fldChar>
      </w:r>
      <w:r w:rsidR="00F65CF6">
        <w:instrText xml:space="preserve"> ADDIN EN.CITE.DATA </w:instrText>
      </w:r>
      <w:r w:rsidR="00F65CF6">
        <w:fldChar w:fldCharType="end"/>
      </w:r>
      <w:r w:rsidR="00F65CF6">
        <w:fldChar w:fldCharType="separate"/>
      </w:r>
      <w:r w:rsidR="00F65CF6" w:rsidRPr="00F65CF6">
        <w:rPr>
          <w:noProof/>
          <w:vertAlign w:val="superscript"/>
        </w:rPr>
        <w:t>29</w:t>
      </w:r>
      <w:r w:rsidR="00F65CF6">
        <w:fldChar w:fldCharType="end"/>
      </w:r>
      <w:r w:rsidR="002B1777">
        <w:t xml:space="preserve">). External stimuli include </w:t>
      </w:r>
      <w:r w:rsidR="0036033E" w:rsidRPr="3901B2CD">
        <w:t>hormones</w:t>
      </w:r>
      <w:r w:rsidR="0036033E">
        <w:t xml:space="preserve">, </w:t>
      </w:r>
      <w:r w:rsidR="0036033E" w:rsidRPr="3901B2CD">
        <w:t>infections</w:t>
      </w:r>
      <w:r w:rsidR="0036033E">
        <w:t xml:space="preserve"> (including </w:t>
      </w:r>
      <w:r w:rsidR="0036033E" w:rsidRPr="3901B2CD">
        <w:t>COVID-19</w:t>
      </w:r>
      <w:r w:rsidR="009E5E39">
        <w:fldChar w:fldCharType="begin">
          <w:fldData xml:space="preserve">PEVuZE5vdGU+PENpdGU+PEF1dGhvcj5Eb3RhbjwvQXV0aG9yPjxZZWFyPjIwMjI8L1llYXI+PFJl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</w:fldData>
        </w:fldChar>
      </w:r>
      <w:r w:rsidR="00F65CF6">
        <w:instrText xml:space="preserve"> ADDIN EN.CITE </w:instrText>
      </w:r>
      <w:r w:rsidR="00F65CF6">
        <w:fldChar w:fldCharType="begin">
          <w:fldData xml:space="preserve">PEVuZE5vdGU+PENpdGU+PEF1dGhvcj5Eb3RhbjwvQXV0aG9yPjxZZWFyPjIwMjI8L1llYXI+PFJl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</w:fldData>
        </w:fldChar>
      </w:r>
      <w:r w:rsidR="00F65CF6">
        <w:instrText xml:space="preserve"> ADDIN EN.CITE.DATA </w:instrText>
      </w:r>
      <w:r w:rsidR="00F65CF6">
        <w:fldChar w:fldCharType="end"/>
      </w:r>
      <w:r w:rsidR="009E5E39">
        <w:fldChar w:fldCharType="separate"/>
      </w:r>
      <w:r w:rsidR="00F65CF6" w:rsidRPr="00F65CF6">
        <w:rPr>
          <w:noProof/>
          <w:vertAlign w:val="superscript"/>
        </w:rPr>
        <w:t>30</w:t>
      </w:r>
      <w:r w:rsidR="009E5E39">
        <w:fldChar w:fldCharType="end"/>
      </w:r>
      <w:r w:rsidR="0036033E">
        <w:t xml:space="preserve">), </w:t>
      </w:r>
      <w:r w:rsidR="00841018">
        <w:t xml:space="preserve">adjuvants such as </w:t>
      </w:r>
      <w:r w:rsidR="0036033E">
        <w:t>silicone breast implants</w:t>
      </w:r>
      <w:r w:rsidR="00A7108B">
        <w:fldChar w:fldCharType="begin">
          <w:fldData xml:space="preserve">PEVuZE5vdGU+PENpdGU+PEF1dGhvcj5ZYXZuZTwvQXV0aG9yPjxZZWFyPjIwMTg8L1llYXI+PFJl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</w:fldData>
        </w:fldChar>
      </w:r>
      <w:r w:rsidR="00CD6CF1">
        <w:instrText xml:space="preserve"> ADDIN EN.CITE </w:instrText>
      </w:r>
      <w:r w:rsidR="00CD6CF1">
        <w:fldChar w:fldCharType="begin">
          <w:fldData xml:space="preserve">PEVuZE5vdGU+PENpdGU+PEF1dGhvcj5ZYXZuZTwvQXV0aG9yPjxZZWFyPjIwMTg8L1llYXI+PFJl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</w:fldData>
        </w:fldChar>
      </w:r>
      <w:r w:rsidR="00CD6CF1">
        <w:instrText xml:space="preserve"> ADDIN EN.CITE.DATA </w:instrText>
      </w:r>
      <w:r w:rsidR="00CD6CF1">
        <w:fldChar w:fldCharType="end"/>
      </w:r>
      <w:r w:rsidR="00A7108B">
        <w:fldChar w:fldCharType="separate"/>
      </w:r>
      <w:r w:rsidR="00CD6CF1" w:rsidRPr="00CD6CF1">
        <w:rPr>
          <w:noProof/>
          <w:vertAlign w:val="superscript"/>
        </w:rPr>
        <w:t>13,27</w:t>
      </w:r>
      <w:r w:rsidR="00A7108B">
        <w:fldChar w:fldCharType="end"/>
      </w:r>
      <w:r w:rsidR="002B1777">
        <w:t>,</w:t>
      </w:r>
      <w:r w:rsidR="0036033E">
        <w:t xml:space="preserve"> </w:t>
      </w:r>
      <w:r w:rsidR="00841018">
        <w:t>and</w:t>
      </w:r>
      <w:r w:rsidR="0036033E">
        <w:t xml:space="preserve"> novel cancer therapies with check points inhibitors. </w:t>
      </w:r>
      <w:r w:rsidR="00D14C74">
        <w:t xml:space="preserve">He </w:t>
      </w:r>
      <w:r w:rsidR="00D14C74" w:rsidRPr="493A9988">
        <w:t>espoused the view that genetic predisposition</w:t>
      </w:r>
      <w:r w:rsidR="00A7108B">
        <w:fldChar w:fldCharType="begin">
          <w:fldData xml:space="preserve">PEVuZE5vdGU+PENpdGU+PEF1dGhvcj5BcmFuZ288L0F1dGhvcj48WWVhcj4yMDE3PC9ZZWFyPjxS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</w:fldData>
        </w:fldChar>
      </w:r>
      <w:r w:rsidR="00F65CF6">
        <w:instrText xml:space="preserve"> ADDIN EN.CITE </w:instrText>
      </w:r>
      <w:r w:rsidR="00F65CF6">
        <w:fldChar w:fldCharType="begin">
          <w:fldData xml:space="preserve">PEVuZE5vdGU+PENpdGU+PEF1dGhvcj5BcmFuZ288L0F1dGhvcj48WWVhcj4yMDE3PC9ZZWFyPjxS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</w:fldData>
        </w:fldChar>
      </w:r>
      <w:r w:rsidR="00F65CF6">
        <w:instrText xml:space="preserve"> ADDIN EN.CITE.DATA </w:instrText>
      </w:r>
      <w:r w:rsidR="00F65CF6">
        <w:fldChar w:fldCharType="end"/>
      </w:r>
      <w:r w:rsidR="00A7108B">
        <w:fldChar w:fldCharType="separate"/>
      </w:r>
      <w:r w:rsidR="00F65CF6" w:rsidRPr="00F65CF6">
        <w:rPr>
          <w:noProof/>
          <w:vertAlign w:val="superscript"/>
        </w:rPr>
        <w:t>31</w:t>
      </w:r>
      <w:r w:rsidR="00A7108B">
        <w:fldChar w:fldCharType="end"/>
      </w:r>
      <w:r w:rsidR="00D14C74" w:rsidRPr="493A9988">
        <w:t xml:space="preserve"> </w:t>
      </w:r>
      <w:r>
        <w:t>largely determines whether</w:t>
      </w:r>
      <w:r w:rsidR="00D14C74" w:rsidRPr="493A9988">
        <w:t xml:space="preserve"> an individual will develop </w:t>
      </w:r>
      <w:r w:rsidR="009F5A83" w:rsidRPr="00DF13CF">
        <w:rPr>
          <w:i/>
          <w:iCs/>
        </w:rPr>
        <w:lastRenderedPageBreak/>
        <w:t>classical</w:t>
      </w:r>
      <w:r w:rsidR="00D14C74" w:rsidRPr="493A9988">
        <w:t xml:space="preserve"> autoimmune disease; in particular the HLA-DRB1 gene, which </w:t>
      </w:r>
      <w:r w:rsidR="0063632D">
        <w:t>may be</w:t>
      </w:r>
      <w:r w:rsidR="00D14C74" w:rsidRPr="493A9988">
        <w:t xml:space="preserve"> “notorious” for its links to autoimmunity</w:t>
      </w:r>
      <w:r w:rsidR="00A7108B">
        <w:fldChar w:fldCharType="begin">
          <w:fldData xml:space="preserve">PEVuZE5vdGU+PENpdGU+PEF1dGhvcj5XYXRhZDwvQXV0aG9yPjxZZWFyPjIwMTk8L1llYXI+PFJl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</w:fldData>
        </w:fldChar>
      </w:r>
      <w:r w:rsidR="00F65CF6">
        <w:instrText xml:space="preserve"> ADDIN EN.CITE </w:instrText>
      </w:r>
      <w:r w:rsidR="00F65CF6">
        <w:fldChar w:fldCharType="begin">
          <w:fldData xml:space="preserve">PEVuZE5vdGU+PENpdGU+PEF1dGhvcj5XYXRhZDwvQXV0aG9yPjxZZWFyPjIwMTk8L1llYXI+PFJl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</w:fldData>
        </w:fldChar>
      </w:r>
      <w:r w:rsidR="00F65CF6">
        <w:instrText xml:space="preserve"> ADDIN EN.CITE.DATA </w:instrText>
      </w:r>
      <w:r w:rsidR="00F65CF6">
        <w:fldChar w:fldCharType="end"/>
      </w:r>
      <w:r w:rsidR="00A7108B">
        <w:fldChar w:fldCharType="separate"/>
      </w:r>
      <w:r w:rsidR="00F65CF6" w:rsidRPr="00F65CF6">
        <w:rPr>
          <w:noProof/>
          <w:vertAlign w:val="superscript"/>
        </w:rPr>
        <w:t>29</w:t>
      </w:r>
      <w:r w:rsidR="00A7108B">
        <w:fldChar w:fldCharType="end"/>
      </w:r>
      <w:r w:rsidR="009F5A83" w:rsidRPr="009F5A83">
        <w:rPr>
          <w:vertAlign w:val="superscript"/>
        </w:rPr>
        <w:t>,</w:t>
      </w:r>
      <w:r w:rsidR="009E5E39" w:rsidRPr="009F5A83">
        <w:rPr>
          <w:vertAlign w:val="superscript"/>
        </w:rPr>
        <w:fldChar w:fldCharType="begin">
          <w:fldData xml:space="preserve">PEVuZE5vdGU+PENpdGU+PEF1dGhvcj5BcmFuZ288L0F1dGhvcj48WWVhcj4yMDE3PC9ZZWFyPjxS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</w:fldData>
        </w:fldChar>
      </w:r>
      <w:r w:rsidR="00F65CF6">
        <w:rPr>
          <w:vertAlign w:val="superscript"/>
        </w:rPr>
        <w:instrText xml:space="preserve"> ADDIN EN.CITE </w:instrText>
      </w:r>
      <w:r w:rsidR="00F65CF6">
        <w:rPr>
          <w:vertAlign w:val="superscript"/>
        </w:rPr>
        <w:fldChar w:fldCharType="begin">
          <w:fldData xml:space="preserve">PEVuZE5vdGU+PENpdGU+PEF1dGhvcj5BcmFuZ288L0F1dGhvcj48WWVhcj4yMDE3PC9ZZWFyPjxS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</w:fldData>
        </w:fldChar>
      </w:r>
      <w:r w:rsidR="00F65CF6">
        <w:rPr>
          <w:vertAlign w:val="superscript"/>
        </w:rPr>
        <w:instrText xml:space="preserve"> ADDIN EN.CITE.DATA </w:instrText>
      </w:r>
      <w:r w:rsidR="00F65CF6">
        <w:rPr>
          <w:vertAlign w:val="superscript"/>
        </w:rPr>
      </w:r>
      <w:r w:rsidR="00F65CF6">
        <w:rPr>
          <w:vertAlign w:val="superscript"/>
        </w:rPr>
        <w:fldChar w:fldCharType="end"/>
      </w:r>
      <w:r w:rsidR="009E5E39" w:rsidRPr="009F5A83">
        <w:rPr>
          <w:vertAlign w:val="superscript"/>
        </w:rPr>
      </w:r>
      <w:r w:rsidR="009E5E39" w:rsidRPr="009F5A83">
        <w:rPr>
          <w:vertAlign w:val="superscript"/>
        </w:rPr>
        <w:fldChar w:fldCharType="separate"/>
      </w:r>
      <w:r w:rsidR="00F65CF6">
        <w:rPr>
          <w:noProof/>
          <w:vertAlign w:val="superscript"/>
        </w:rPr>
        <w:t>31</w:t>
      </w:r>
      <w:r w:rsidR="009E5E39" w:rsidRPr="009F5A83">
        <w:rPr>
          <w:vertAlign w:val="superscript"/>
        </w:rPr>
        <w:fldChar w:fldCharType="end"/>
      </w:r>
      <w:r w:rsidR="00D14C74" w:rsidRPr="0186A62C">
        <w:t xml:space="preserve">. </w:t>
      </w:r>
    </w:p>
    <w:p w14:paraId="6F306DEC" w14:textId="77777777" w:rsidR="00600E91" w:rsidRDefault="00600E91" w:rsidP="00DF13CF"/>
    <w:p w14:paraId="4F568B53" w14:textId="10E51A2E" w:rsidR="00DF13CF" w:rsidRPr="009F5A83" w:rsidRDefault="00DF13CF" w:rsidP="00DF13CF">
      <w:pPr>
        <w:rPr>
          <w:color w:val="000000" w:themeColor="text1"/>
        </w:rPr>
      </w:pPr>
      <w:r>
        <w:rPr>
          <w:color w:val="000000" w:themeColor="text1"/>
        </w:rPr>
        <w:t>Such classical</w:t>
      </w:r>
      <w:r w:rsidRPr="008A4F42">
        <w:rPr>
          <w:color w:val="000000" w:themeColor="text1"/>
        </w:rPr>
        <w:t xml:space="preserve"> autoimmune dis</w:t>
      </w:r>
      <w:r>
        <w:rPr>
          <w:color w:val="000000" w:themeColor="text1"/>
        </w:rPr>
        <w:t xml:space="preserve">eases are often </w:t>
      </w:r>
      <w:r w:rsidR="008C5AEF">
        <w:rPr>
          <w:color w:val="000000" w:themeColor="text1"/>
        </w:rPr>
        <w:t xml:space="preserve">also </w:t>
      </w:r>
      <w:r>
        <w:rPr>
          <w:color w:val="000000" w:themeColor="text1"/>
        </w:rPr>
        <w:t xml:space="preserve">associated with </w:t>
      </w:r>
      <w:r w:rsidRPr="008A4F42">
        <w:rPr>
          <w:color w:val="000000" w:themeColor="text1"/>
        </w:rPr>
        <w:t>chronic widespread pain, and fatigue</w:t>
      </w:r>
      <w:r>
        <w:rPr>
          <w:color w:val="000000" w:themeColor="text1"/>
        </w:rPr>
        <w:t>. However, w</w:t>
      </w:r>
      <w:r w:rsidRPr="008A4F42">
        <w:rPr>
          <w:color w:val="000000" w:themeColor="text1"/>
        </w:rPr>
        <w:t xml:space="preserve">hether trigger- and </w:t>
      </w:r>
      <w:r>
        <w:rPr>
          <w:color w:val="000000" w:themeColor="text1"/>
        </w:rPr>
        <w:t>genetic</w:t>
      </w:r>
      <w:r w:rsidRPr="008A4F42">
        <w:rPr>
          <w:color w:val="000000" w:themeColor="text1"/>
        </w:rPr>
        <w:t xml:space="preserve"> factors for </w:t>
      </w:r>
      <w:r>
        <w:rPr>
          <w:color w:val="000000" w:themeColor="text1"/>
        </w:rPr>
        <w:t xml:space="preserve">autoantibody-mediated </w:t>
      </w:r>
      <w:r w:rsidRPr="008A4F42">
        <w:rPr>
          <w:color w:val="000000" w:themeColor="text1"/>
        </w:rPr>
        <w:t xml:space="preserve">symptom-based disorders </w:t>
      </w:r>
      <w:r>
        <w:rPr>
          <w:color w:val="000000" w:themeColor="text1"/>
        </w:rPr>
        <w:t xml:space="preserve">i.e., disorders without destructive phenotypes </w:t>
      </w:r>
      <w:r w:rsidRPr="008A4F42">
        <w:rPr>
          <w:color w:val="000000" w:themeColor="text1"/>
        </w:rPr>
        <w:t xml:space="preserve">are unique from those in </w:t>
      </w:r>
      <w:r>
        <w:rPr>
          <w:color w:val="000000" w:themeColor="text1"/>
        </w:rPr>
        <w:t>classical</w:t>
      </w:r>
      <w:r w:rsidRPr="008A4F42">
        <w:rPr>
          <w:color w:val="000000" w:themeColor="text1"/>
        </w:rPr>
        <w:t xml:space="preserve"> autoimmune disorders, and how infection or distress translate into</w:t>
      </w:r>
      <w:r>
        <w:rPr>
          <w:color w:val="000000" w:themeColor="text1"/>
        </w:rPr>
        <w:t xml:space="preserve"> </w:t>
      </w:r>
      <w:r w:rsidRPr="008A4F42">
        <w:rPr>
          <w:color w:val="000000" w:themeColor="text1"/>
        </w:rPr>
        <w:t>autoantibody production</w:t>
      </w:r>
      <w:r>
        <w:rPr>
          <w:color w:val="000000" w:themeColor="text1"/>
        </w:rPr>
        <w:t xml:space="preserve"> in these disorders</w:t>
      </w:r>
      <w:r w:rsidRPr="008A4F42">
        <w:rPr>
          <w:color w:val="000000" w:themeColor="text1"/>
        </w:rPr>
        <w:t xml:space="preserve"> must require explorative work.</w:t>
      </w:r>
    </w:p>
    <w:p w14:paraId="4C880071" w14:textId="462BD521" w:rsidR="009F5A83" w:rsidRDefault="009F5A83" w:rsidP="008A4F42">
      <w:pPr>
        <w:rPr>
          <w:color w:val="000000" w:themeColor="text1"/>
        </w:rPr>
      </w:pPr>
    </w:p>
    <w:p w14:paraId="626CA27C" w14:textId="77777777" w:rsidR="009F5A83" w:rsidRDefault="009F5A83" w:rsidP="008A4F42">
      <w:pPr>
        <w:rPr>
          <w:color w:val="000000" w:themeColor="text1"/>
        </w:rPr>
      </w:pPr>
    </w:p>
    <w:p w14:paraId="426CD2E4" w14:textId="48A0DE25" w:rsidR="008A4F42" w:rsidRDefault="008A4F42" w:rsidP="008A4F42">
      <w:pPr>
        <w:rPr>
          <w:color w:val="000000" w:themeColor="text1"/>
        </w:rPr>
      </w:pPr>
    </w:p>
    <w:p w14:paraId="5E7707D5" w14:textId="177460C8" w:rsidR="008A4F42" w:rsidRPr="008A4F42" w:rsidRDefault="008A4F42" w:rsidP="008A4F42">
      <w:pPr>
        <w:rPr>
          <w:color w:val="000000" w:themeColor="text1"/>
        </w:rPr>
      </w:pPr>
      <w:r>
        <w:rPr>
          <w:noProof/>
          <w:lang w:val="en-US" w:bidi="he-IL"/>
        </w:rPr>
        <w:drawing>
          <wp:anchor distT="0" distB="0" distL="114300" distR="114300" simplePos="0" relativeHeight="251659264" behindDoc="1" locked="0" layoutInCell="1" allowOverlap="1" wp14:anchorId="66B1896F" wp14:editId="2E6A40F7">
            <wp:simplePos x="0" y="0"/>
            <wp:positionH relativeFrom="margin">
              <wp:posOffset>0</wp:posOffset>
            </wp:positionH>
            <wp:positionV relativeFrom="paragraph">
              <wp:posOffset>184785</wp:posOffset>
            </wp:positionV>
            <wp:extent cx="5397500" cy="2668270"/>
            <wp:effectExtent l="0" t="0" r="0" b="0"/>
            <wp:wrapTopAndBottom/>
            <wp:docPr id="1136748369" name="Picture 113674836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6748369" name="Picture 1136748369" descr="Diagram&#10;&#10;Description automatically generated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00" b="15039"/>
                    <a:stretch/>
                  </pic:blipFill>
                  <pic:spPr bwMode="auto">
                    <a:xfrm>
                      <a:off x="0" y="0"/>
                      <a:ext cx="5425449" cy="26822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CF311AE" w14:textId="6C202B03" w:rsidR="00D14C74" w:rsidRDefault="00D14C74" w:rsidP="00D14C74">
      <w:r w:rsidRPr="0186A62C">
        <w:t xml:space="preserve"> </w:t>
      </w:r>
    </w:p>
    <w:p w14:paraId="33F9FE7A" w14:textId="087DA420" w:rsidR="00D14C74" w:rsidRDefault="00D14C74" w:rsidP="00D14C74">
      <w:pPr>
        <w:jc w:val="both"/>
        <w:rPr>
          <w:i/>
          <w:iCs/>
        </w:rPr>
      </w:pPr>
      <w:r>
        <w:rPr>
          <w:b/>
          <w:bCs/>
          <w:i/>
          <w:iCs/>
        </w:rPr>
        <w:t>F</w:t>
      </w:r>
      <w:r w:rsidRPr="3901B2CD">
        <w:rPr>
          <w:b/>
          <w:bCs/>
          <w:i/>
          <w:iCs/>
        </w:rPr>
        <w:t>ig</w:t>
      </w:r>
      <w:r>
        <w:rPr>
          <w:b/>
          <w:bCs/>
          <w:i/>
          <w:iCs/>
        </w:rPr>
        <w:t>.2</w:t>
      </w:r>
      <w:r w:rsidRPr="3901B2CD">
        <w:rPr>
          <w:b/>
          <w:bCs/>
          <w:i/>
          <w:iCs/>
        </w:rPr>
        <w:t xml:space="preserve">. </w:t>
      </w:r>
      <w:r w:rsidR="008C5AEF">
        <w:rPr>
          <w:i/>
          <w:iCs/>
        </w:rPr>
        <w:t>Hypothesis about the</w:t>
      </w:r>
      <w:r w:rsidRPr="3901B2CD">
        <w:rPr>
          <w:i/>
          <w:iCs/>
        </w:rPr>
        <w:t xml:space="preserve"> development of </w:t>
      </w:r>
      <w:r w:rsidR="00B277D4">
        <w:rPr>
          <w:i/>
          <w:iCs/>
        </w:rPr>
        <w:t xml:space="preserve">classical, established </w:t>
      </w:r>
      <w:r w:rsidRPr="3901B2CD">
        <w:rPr>
          <w:i/>
          <w:iCs/>
        </w:rPr>
        <w:t>autoimmunity through hyperstimulation from environmental factors</w:t>
      </w:r>
      <w:r w:rsidR="00B277D4">
        <w:rPr>
          <w:i/>
          <w:iCs/>
        </w:rPr>
        <w:t xml:space="preserve"> in genetically vulnerable people</w:t>
      </w:r>
    </w:p>
    <w:p w14:paraId="7DDA6A5E" w14:textId="6D6E40D8" w:rsidR="00D14C74" w:rsidRDefault="00D14C74" w:rsidP="00D14C74">
      <w:pPr>
        <w:jc w:val="both"/>
      </w:pPr>
      <w:r w:rsidRPr="3901B2CD">
        <w:t xml:space="preserve">  </w:t>
      </w:r>
    </w:p>
    <w:p w14:paraId="688CB73D" w14:textId="77777777" w:rsidR="008A4F42" w:rsidRDefault="008A4F42" w:rsidP="009F0821">
      <w:pPr>
        <w:rPr>
          <w:color w:val="FFC000"/>
        </w:rPr>
      </w:pPr>
    </w:p>
    <w:p w14:paraId="0F5F3B82" w14:textId="77777777" w:rsidR="0074057A" w:rsidRDefault="0074057A" w:rsidP="008D7BD9"/>
    <w:p w14:paraId="443429F1" w14:textId="09B8BE0A" w:rsidR="008D724B" w:rsidRDefault="008B1314" w:rsidP="008D7BD9">
      <w:r>
        <w:t>Results</w:t>
      </w:r>
      <w:r w:rsidR="008D724B">
        <w:t xml:space="preserve"> from </w:t>
      </w:r>
      <w:r w:rsidR="002E773F">
        <w:t xml:space="preserve">recent </w:t>
      </w:r>
      <w:r w:rsidR="00C55591">
        <w:t xml:space="preserve">chronic </w:t>
      </w:r>
      <w:r w:rsidR="00D60304">
        <w:t>pain</w:t>
      </w:r>
      <w:r w:rsidR="008D724B">
        <w:t xml:space="preserve"> research </w:t>
      </w:r>
      <w:r>
        <w:t xml:space="preserve">suggest that </w:t>
      </w:r>
      <w:r w:rsidR="007E6FB3">
        <w:t xml:space="preserve">hitherto </w:t>
      </w:r>
      <w:r w:rsidR="00EA3096">
        <w:t>invisible</w:t>
      </w:r>
      <w:r w:rsidR="00506205">
        <w:t xml:space="preserve"> immune</w:t>
      </w:r>
      <w:r w:rsidR="007E6FB3">
        <w:t xml:space="preserve"> mechanisms</w:t>
      </w:r>
      <w:r w:rsidR="008D724B">
        <w:t xml:space="preserve"> </w:t>
      </w:r>
      <w:r>
        <w:t>may manifest in</w:t>
      </w:r>
      <w:r w:rsidR="008D724B">
        <w:t xml:space="preserve"> </w:t>
      </w:r>
      <w:r w:rsidR="00E827D6">
        <w:t>debilitating</w:t>
      </w:r>
      <w:r w:rsidR="00715037">
        <w:t xml:space="preserve"> </w:t>
      </w:r>
      <w:r w:rsidR="008D724B">
        <w:t>symptom</w:t>
      </w:r>
      <w:r w:rsidR="00D6640E">
        <w:t>-based disorders</w:t>
      </w:r>
      <w:r>
        <w:t>.</w:t>
      </w:r>
      <w:r w:rsidR="0038443E">
        <w:t xml:space="preserve"> </w:t>
      </w:r>
      <w:r w:rsidR="0038443E" w:rsidRPr="0038443E">
        <w:rPr>
          <w:lang w:val="en-US"/>
        </w:rPr>
        <w:t>Functional</w:t>
      </w:r>
      <w:r w:rsidR="0038443E">
        <w:rPr>
          <w:lang w:val="en-US"/>
        </w:rPr>
        <w:t>, non-inflammatory</w:t>
      </w:r>
      <w:r w:rsidR="0038443E" w:rsidRPr="0038443E">
        <w:rPr>
          <w:lang w:val="en-US"/>
        </w:rPr>
        <w:t xml:space="preserve"> autoantibodies are not detected by modern proteomics, metabolomics, or transcriptomics </w:t>
      </w:r>
      <w:r w:rsidR="0038443E">
        <w:rPr>
          <w:lang w:val="en-US"/>
        </w:rPr>
        <w:t>studies and might</w:t>
      </w:r>
      <w:r w:rsidR="0038443E" w:rsidRPr="0038443E">
        <w:rPr>
          <w:lang w:val="en-US"/>
        </w:rPr>
        <w:t xml:space="preserve"> </w:t>
      </w:r>
      <w:r w:rsidR="00A34CCD">
        <w:rPr>
          <w:lang w:val="en-US"/>
        </w:rPr>
        <w:t>represent</w:t>
      </w:r>
      <w:r w:rsidR="0038443E" w:rsidRPr="0038443E">
        <w:rPr>
          <w:lang w:val="en-US"/>
        </w:rPr>
        <w:t xml:space="preserve"> a yet-unexplored regulatory system of the body</w:t>
      </w:r>
      <w:r w:rsidR="0038443E">
        <w:rPr>
          <w:lang w:val="en-US"/>
        </w:rPr>
        <w:t>.</w:t>
      </w:r>
      <w:r w:rsidR="0038443E">
        <w:t xml:space="preserve"> </w:t>
      </w:r>
      <w:r w:rsidR="00EA3096">
        <w:t xml:space="preserve">It would seem prudent across additional areas of medicine to place effort and positive resources into exploring the role of functional autoantibodies, their trigger factors, and their potential evolutional purpose. </w:t>
      </w:r>
      <w:r w:rsidR="00DE3E8A">
        <w:t>T</w:t>
      </w:r>
      <w:r w:rsidR="008D724B">
        <w:t xml:space="preserve">he </w:t>
      </w:r>
      <w:r w:rsidR="00EA3096">
        <w:t>promise from</w:t>
      </w:r>
      <w:r w:rsidR="00DE3E8A">
        <w:t xml:space="preserve"> such </w:t>
      </w:r>
      <w:r w:rsidR="00F7709F">
        <w:t xml:space="preserve">research </w:t>
      </w:r>
      <w:r w:rsidR="00DE3E8A">
        <w:t xml:space="preserve">initiatives </w:t>
      </w:r>
      <w:r w:rsidR="00EA3096">
        <w:t>includes patient empowerment, and development of new therapeutic or preventative interventions which may yield needed cost reductions for our social and healthcare systems. Now is an apt time to act!</w:t>
      </w:r>
    </w:p>
    <w:p w14:paraId="37A87C73" w14:textId="55BB298F" w:rsidR="00C35972" w:rsidRDefault="00C35972" w:rsidP="008D7BD9"/>
    <w:p w14:paraId="08362E5E" w14:textId="219D7057" w:rsidR="00C35972" w:rsidRDefault="00C35972" w:rsidP="008D7BD9"/>
    <w:p w14:paraId="6B05B480" w14:textId="29304545" w:rsidR="00512AFA" w:rsidRDefault="00C35972" w:rsidP="008D7BD9">
      <w:r w:rsidRPr="00C35972">
        <w:rPr>
          <w:b/>
          <w:bCs/>
        </w:rPr>
        <w:t>Acknowledgement:</w:t>
      </w:r>
      <w:r>
        <w:t xml:space="preserve"> The authors wish to thank </w:t>
      </w:r>
      <w:proofErr w:type="spellStart"/>
      <w:r>
        <w:t>Dr.</w:t>
      </w:r>
      <w:proofErr w:type="spellEnd"/>
      <w:r>
        <w:t xml:space="preserve"> Ann Lyons, Bristol, and </w:t>
      </w:r>
      <w:proofErr w:type="spellStart"/>
      <w:r>
        <w:t>Dr.</w:t>
      </w:r>
      <w:proofErr w:type="spellEnd"/>
      <w:r>
        <w:t xml:space="preserve"> John Wiles, Liverpool for important suggestions to the manuscript. </w:t>
      </w:r>
    </w:p>
    <w:p w14:paraId="3BDE261C" w14:textId="77777777" w:rsidR="00C35972" w:rsidRDefault="00C35972" w:rsidP="008D7BD9"/>
    <w:p w14:paraId="2039C910" w14:textId="77777777" w:rsidR="00715037" w:rsidRDefault="00715037"/>
    <w:p w14:paraId="7796961D" w14:textId="77777777" w:rsidR="00715037" w:rsidRDefault="00715037"/>
    <w:p w14:paraId="6709BB76" w14:textId="77777777" w:rsidR="00887A21" w:rsidRDefault="00887A21"/>
    <w:p w14:paraId="7B69917A" w14:textId="4FE3898C" w:rsidR="00887A21" w:rsidRDefault="00887A21"/>
    <w:p w14:paraId="672099D9" w14:textId="77777777" w:rsidR="00512AFA" w:rsidRDefault="00512AFA"/>
    <w:p w14:paraId="1E2C2337" w14:textId="77777777" w:rsidR="00F65CF6" w:rsidRPr="00F65CF6" w:rsidRDefault="008D3B85" w:rsidP="00F65CF6">
      <w:pPr>
        <w:pStyle w:val="EndNoteBibliographyTitle"/>
        <w:rPr>
          <w:noProof/>
        </w:rPr>
      </w:pPr>
      <w:r>
        <w:fldChar w:fldCharType="begin"/>
      </w:r>
      <w:r w:rsidR="00887A21">
        <w:instrText xml:space="preserve"> ADDIN EN.REFLIST </w:instrText>
      </w:r>
      <w:r>
        <w:fldChar w:fldCharType="separate"/>
      </w:r>
      <w:r w:rsidR="00F65CF6" w:rsidRPr="00F65CF6">
        <w:rPr>
          <w:noProof/>
        </w:rPr>
        <w:t>Reference List</w:t>
      </w:r>
    </w:p>
    <w:p w14:paraId="73D2C195" w14:textId="77777777" w:rsidR="00F65CF6" w:rsidRPr="00F65CF6" w:rsidRDefault="00F65CF6" w:rsidP="00F65CF6">
      <w:pPr>
        <w:pStyle w:val="EndNoteBibliographyTitle"/>
        <w:rPr>
          <w:noProof/>
        </w:rPr>
      </w:pPr>
    </w:p>
    <w:p w14:paraId="3A6CBD56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.</w:t>
      </w:r>
      <w:r w:rsidRPr="00F65CF6">
        <w:rPr>
          <w:noProof/>
        </w:rPr>
        <w:tab/>
        <w:t>Cabral-Marques O, Halpert G, Schimke LF, et al. Autoantibodies targeting GPCRs and RAS-related molecules associate with COVID-19 severity. Nature communications 2022;13:1220.</w:t>
      </w:r>
    </w:p>
    <w:p w14:paraId="5CD92A02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.</w:t>
      </w:r>
      <w:r w:rsidRPr="00F65CF6">
        <w:rPr>
          <w:noProof/>
        </w:rPr>
        <w:tab/>
        <w:t>Baiocchi GC, Rosenberg AZ, Voydani E, Halbert G, al. e. Autoantibodies linked to autoimmune diseases associate with COVID-19 outcomes. medrxiv (pre-print) 2022.</w:t>
      </w:r>
    </w:p>
    <w:p w14:paraId="73D4CB8D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3.</w:t>
      </w:r>
      <w:r w:rsidRPr="00F65CF6">
        <w:rPr>
          <w:noProof/>
        </w:rPr>
        <w:tab/>
        <w:t>Hyams KC. Developing case definitions for symptom-based conditions: the problem of specificity. Epidemiol Rev 1998;20:148-56.</w:t>
      </w:r>
    </w:p>
    <w:p w14:paraId="71D51909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4.</w:t>
      </w:r>
      <w:r w:rsidRPr="00F65CF6">
        <w:rPr>
          <w:noProof/>
        </w:rPr>
        <w:tab/>
        <w:t>Global, regional, and national incidence, prevalence, and years lived with disability for 301 acute and chronic diseases and injuries in 188 countries, 1990-2013: a systematic analysis for the Global Burden of Disease Study 2013. Lancet 2015;386:743-800.</w:t>
      </w:r>
    </w:p>
    <w:p w14:paraId="533C264F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5.</w:t>
      </w:r>
      <w:r w:rsidRPr="00F65CF6">
        <w:rPr>
          <w:noProof/>
        </w:rPr>
        <w:tab/>
        <w:t>Fedorowski A. Postural orthostatic tachycardia syndrome: clinical presentation, aetiology and management. Journal of internal medicine 2019;285:352-66.</w:t>
      </w:r>
    </w:p>
    <w:p w14:paraId="407DCDCD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6.</w:t>
      </w:r>
      <w:r w:rsidRPr="00F65CF6">
        <w:rPr>
          <w:noProof/>
        </w:rPr>
        <w:tab/>
        <w:t>Black CJ, Drossman DA, Talley NJ, Ruddy J, Ford AC. Functional gastrointestinal disorders: advances in understanding and management. Lancet 2020;396:1664-74.</w:t>
      </w:r>
    </w:p>
    <w:p w14:paraId="7BD52072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7.</w:t>
      </w:r>
      <w:r w:rsidRPr="00F65CF6">
        <w:rPr>
          <w:noProof/>
        </w:rPr>
        <w:tab/>
        <w:t>Grayston R, Czanner G, Elhadd K, et al. A systematic review and meta-analysis of the prevalence of small fiber pathology in fibromyalgia: Implications for a new paradigm in fibromyalgia etiopathogenesis. Seminars in arthritis and rheumatism 2019;48:933-40.</w:t>
      </w:r>
    </w:p>
    <w:p w14:paraId="5F2BFFE3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8.</w:t>
      </w:r>
      <w:r w:rsidRPr="00F65CF6">
        <w:rPr>
          <w:noProof/>
        </w:rPr>
        <w:tab/>
        <w:t>Oaklander AL, Herzog ZD, Downs HM, Klein MM. Objective evidence that small-fiber polyneuropathy underlies some illnesses currently labeled as fibromyalgia. Pain 2013;154:2310-6.</w:t>
      </w:r>
    </w:p>
    <w:p w14:paraId="29B325A2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9.</w:t>
      </w:r>
      <w:r w:rsidRPr="00F65CF6">
        <w:rPr>
          <w:noProof/>
        </w:rPr>
        <w:tab/>
        <w:t>Uceyler N, Zeller D, Kahn AK, et al. Small fibre pathology in patients with fibromyalgia syndrome. Brain 2013;136:1857-67.</w:t>
      </w:r>
    </w:p>
    <w:p w14:paraId="5E50EF5E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0.</w:t>
      </w:r>
      <w:r w:rsidRPr="00F65CF6">
        <w:rPr>
          <w:noProof/>
        </w:rPr>
        <w:tab/>
        <w:t>Drossman DA, Leserman J, Nachman G, et al. Sexual and physical abuse in women with functional or organic gastrointestinal disorders. Annals of internal medicine 1990;113:828-33.</w:t>
      </w:r>
    </w:p>
    <w:p w14:paraId="12CD5193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1.</w:t>
      </w:r>
      <w:r w:rsidRPr="00F65CF6">
        <w:rPr>
          <w:noProof/>
        </w:rPr>
        <w:tab/>
        <w:t>Tocut M, Halpert G, Tsur AM, et al. Cognitive Impairment, Sleep Disturbance, and Depression in Women with Silicone Breast Implants: Association with Autoantibodies against Autonomic Nervous System Receptors. Biomolecules 2022;12.</w:t>
      </w:r>
    </w:p>
    <w:p w14:paraId="4DEC5EB0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2.</w:t>
      </w:r>
      <w:r w:rsidRPr="00F65CF6">
        <w:rPr>
          <w:noProof/>
        </w:rPr>
        <w:tab/>
        <w:t>Halpert G, Amital H, Shoenfeld Y. Dysregulation of G protein-coupled receptors of the autonomic nervous system, adrenergic and muscarinic acetylcholine receptors, in patients with autoimmune dysautonomic-related disorders. Brain Behav Immun Health 2020;4:100056.</w:t>
      </w:r>
    </w:p>
    <w:p w14:paraId="1CCAE7BE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3.</w:t>
      </w:r>
      <w:r w:rsidRPr="00F65CF6">
        <w:rPr>
          <w:noProof/>
        </w:rPr>
        <w:tab/>
        <w:t>Halpert G, Amital H, Shoenfeld Y. Silicone Breast Illness as a Classical Example of Autoimmune/Inflammatory Syndrome Induced by Adjuvant (ASIA). Isr Med Assoc J 2022;24:357-9.</w:t>
      </w:r>
    </w:p>
    <w:p w14:paraId="4D0F84F3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4.</w:t>
      </w:r>
      <w:r w:rsidRPr="00F65CF6">
        <w:rPr>
          <w:noProof/>
        </w:rPr>
        <w:tab/>
        <w:t>Shoenfeld Y, Ryabkova VA, Scheibenbogen C, et al. Complex syndromes of chronic pain, fatigue and cognitive impairment linked to autoimmune dysautonomia and small fiber neuropathy. Clin Immunol 2020;214:108384.</w:t>
      </w:r>
    </w:p>
    <w:p w14:paraId="4E156431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lastRenderedPageBreak/>
        <w:t>15.</w:t>
      </w:r>
      <w:r w:rsidRPr="00F65CF6">
        <w:rPr>
          <w:noProof/>
        </w:rPr>
        <w:tab/>
        <w:t>Hope AA, Evering TH. Postacute Sequelae of Severe Acute Respiratory Syndrome Coronavirus 2 Infection. Infect Dis Clin North Am 2022;36:379-95.</w:t>
      </w:r>
    </w:p>
    <w:p w14:paraId="266675FE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6.</w:t>
      </w:r>
      <w:r w:rsidRPr="00F65CF6">
        <w:rPr>
          <w:noProof/>
        </w:rPr>
        <w:tab/>
        <w:t>Dotan A, Shoenfeld Y. Post-COVID syndrome: the aftershock of SARS-CoV-2. Int J Infect Dis 2022;114:233-5.</w:t>
      </w:r>
    </w:p>
    <w:p w14:paraId="46C91454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7.</w:t>
      </w:r>
      <w:r w:rsidRPr="00F65CF6">
        <w:rPr>
          <w:noProof/>
        </w:rPr>
        <w:tab/>
        <w:t>Goebel A, Krock E, Gentry C, et al. Passive transfer of fibromyalgia symptoms from patients to mice. J Clin Invest 2021;131.</w:t>
      </w:r>
    </w:p>
    <w:p w14:paraId="2B1BD592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8.</w:t>
      </w:r>
      <w:r w:rsidRPr="00F65CF6">
        <w:rPr>
          <w:noProof/>
        </w:rPr>
        <w:tab/>
        <w:t>Goebel A, Andersson D, Helyes Z, Clark JD, Dulake D, Svensson C. The autoimmune aetiology of unexplained chronic pain. Autoimmun Rev 2022;21:103015.</w:t>
      </w:r>
    </w:p>
    <w:p w14:paraId="41E98EB4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19.</w:t>
      </w:r>
      <w:r w:rsidRPr="00F65CF6">
        <w:rPr>
          <w:noProof/>
        </w:rPr>
        <w:tab/>
        <w:t>Goebel A, Stock M, Deacon R, Sprotte G, Vincent A. Intravenous immunoglobulin response and evidence for pathogenic antibodies in a case of complex regional pain syndrome 1. AnnNeurol 2005/3;57:463-4.</w:t>
      </w:r>
    </w:p>
    <w:p w14:paraId="6BE06C04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0.</w:t>
      </w:r>
      <w:r w:rsidRPr="00F65CF6">
        <w:rPr>
          <w:noProof/>
        </w:rPr>
        <w:tab/>
        <w:t>Tekus V, Hajna Z, Borbely E, et al. A CRPS-IgG-transfer-trauma model reproducing inflammatory and positive sensory signs associated with complex regional pain syndrome. Pain 2014;155:299-308.</w:t>
      </w:r>
    </w:p>
    <w:p w14:paraId="69674F17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1.</w:t>
      </w:r>
      <w:r w:rsidRPr="00F65CF6">
        <w:rPr>
          <w:noProof/>
        </w:rPr>
        <w:tab/>
        <w:t>Cuhadar U, Gentry C, Vastani N, et al. Autoantibodies produce pain in complex regional pain syndrome by sensitizing nociceptors. Pain 2019;160:2855-65.</w:t>
      </w:r>
    </w:p>
    <w:p w14:paraId="799137F1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2.</w:t>
      </w:r>
      <w:r w:rsidRPr="00F65CF6">
        <w:rPr>
          <w:noProof/>
        </w:rPr>
        <w:tab/>
        <w:t>Helyes Z, Tekus V, Szentes N, et al. Transfer of complex regional pain syndrome to mice via human autoantibodies is mediated by interleukin-1-induced mechanisms. Proceedings of the National Academy of Sciences of the United States of America 2019;116:13067-76.</w:t>
      </w:r>
    </w:p>
    <w:p w14:paraId="5B760A35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3.</w:t>
      </w:r>
      <w:r w:rsidRPr="00F65CF6">
        <w:rPr>
          <w:noProof/>
        </w:rPr>
        <w:tab/>
        <w:t>Rose NR, Bona C. Defining criteria for autoimmune diseases (Witebsky's postulates revisited). ImmunolToday 1993/9;14:426-30.</w:t>
      </w:r>
    </w:p>
    <w:p w14:paraId="2CD4B02A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4.</w:t>
      </w:r>
      <w:r w:rsidRPr="00F65CF6">
        <w:rPr>
          <w:noProof/>
        </w:rPr>
        <w:tab/>
        <w:t>Bornstein SR, Voit-Bak K, Donate T, et al. Chronic post-COVID-19 syndrome and chronic fatigue syndrome: Is there a role for extracorporeal apheresis? Molecular psychiatry 2022;27:34-7.</w:t>
      </w:r>
    </w:p>
    <w:p w14:paraId="4EC51088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5.</w:t>
      </w:r>
      <w:r w:rsidRPr="00F65CF6">
        <w:rPr>
          <w:noProof/>
        </w:rPr>
        <w:tab/>
        <w:t>Kanduc D, Shoenfeld Y. Human Papillomavirus Epitope Mimicry and Autoimmunity: The Molecular Truth of Peptide Sharing. Pathobiology 2019;86:285-95.</w:t>
      </w:r>
    </w:p>
    <w:p w14:paraId="1F215D70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6.</w:t>
      </w:r>
      <w:r w:rsidRPr="00F65CF6">
        <w:rPr>
          <w:noProof/>
        </w:rPr>
        <w:tab/>
        <w:t>Kanduc D, Shoenfeld Y. Molecular mimicry between SARS-CoV-2 spike glycoprotein and mammalian proteomes: implications for the vaccine. Immunol Res 2020;68:310-3.</w:t>
      </w:r>
    </w:p>
    <w:p w14:paraId="1CBD7C2B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7.</w:t>
      </w:r>
      <w:r w:rsidRPr="00F65CF6">
        <w:rPr>
          <w:noProof/>
        </w:rPr>
        <w:tab/>
        <w:t>Yavne Y, Amital D, Watad A, Tiosano S, Amital H. A systematic review of precipitating physical and psychological traumatic events in the development of fibromyalgia. Seminars in arthritis and rheumatism 2018;48:121-33.</w:t>
      </w:r>
    </w:p>
    <w:p w14:paraId="4111E68C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8.</w:t>
      </w:r>
      <w:r w:rsidRPr="00F65CF6">
        <w:rPr>
          <w:noProof/>
        </w:rPr>
        <w:tab/>
        <w:t>Mai FM, Merskey H. Briquet's concept of hysteria: an historical perspective. Can J Psychiatry 1981;26:57-63.</w:t>
      </w:r>
    </w:p>
    <w:p w14:paraId="3E453E04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29.</w:t>
      </w:r>
      <w:r w:rsidRPr="00F65CF6">
        <w:rPr>
          <w:noProof/>
        </w:rPr>
        <w:tab/>
        <w:t>Watad A, Bragazzi NL, Amital H, Shoenfeld Y. Hyperstimulation of Adaptive Immunity as the Common Pathway for Silicone Breast Implants, Autoimmunity, and Lymphoma of the Breast. Isr Med Assoc J 2019;21:517-9.</w:t>
      </w:r>
    </w:p>
    <w:p w14:paraId="2815FCB0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30.</w:t>
      </w:r>
      <w:r w:rsidRPr="00F65CF6">
        <w:rPr>
          <w:noProof/>
        </w:rPr>
        <w:tab/>
        <w:t>Dotan A, Mahroum N, Bogdanos DP, Shoenfeld Y. COVID-19 as an infectome paradigm of autoimmunity. The Journal of allergy and clinical immunology 2022;149:63-4.</w:t>
      </w:r>
    </w:p>
    <w:p w14:paraId="021411B5" w14:textId="77777777" w:rsidR="00F65CF6" w:rsidRPr="00F65CF6" w:rsidRDefault="00F65CF6" w:rsidP="00F65CF6">
      <w:pPr>
        <w:pStyle w:val="EndNoteBibliography"/>
        <w:rPr>
          <w:noProof/>
        </w:rPr>
      </w:pPr>
      <w:r w:rsidRPr="00F65CF6">
        <w:rPr>
          <w:noProof/>
        </w:rPr>
        <w:t>31.</w:t>
      </w:r>
      <w:r w:rsidRPr="00F65CF6">
        <w:rPr>
          <w:noProof/>
        </w:rPr>
        <w:tab/>
        <w:t>Arango MT, Perricone C, Kivity S, et al. HLA-DRB1 the notorious gene in the mosaic of autoimmunity. Immunol Res 2017;65:82-98.</w:t>
      </w:r>
    </w:p>
    <w:p w14:paraId="6A74840A" w14:textId="6E8BBE65" w:rsidR="008426BA" w:rsidRPr="00823A8D" w:rsidRDefault="008D3B85" w:rsidP="001859D9">
      <w:pPr>
        <w:autoSpaceDE w:val="0"/>
        <w:autoSpaceDN w:val="0"/>
        <w:adjustRightInd w:val="0"/>
        <w:ind w:left="567" w:hanging="567"/>
        <w:rPr>
          <w:rFonts w:asciiTheme="majorBidi" w:eastAsia="SimSun" w:hAnsiTheme="majorBidi" w:cstheme="majorBidi"/>
          <w:bCs/>
          <w:iCs/>
          <w:noProof/>
          <w:color w:val="000000"/>
          <w:lang w:eastAsia="zh-CN"/>
        </w:rPr>
      </w:pPr>
      <w:r>
        <w:fldChar w:fldCharType="end"/>
      </w:r>
    </w:p>
    <w:p w14:paraId="12FA6860" w14:textId="77777777" w:rsidR="008426BA" w:rsidRPr="00823A8D" w:rsidRDefault="008426BA" w:rsidP="008426BA">
      <w:pPr>
        <w:adjustRightInd w:val="0"/>
        <w:snapToGrid w:val="0"/>
        <w:ind w:left="709" w:hanging="709"/>
        <w:rPr>
          <w:rFonts w:asciiTheme="majorBidi" w:hAnsiTheme="majorBidi" w:cstheme="majorBidi"/>
          <w:snapToGrid w:val="0"/>
          <w:color w:val="000000"/>
          <w:lang w:eastAsia="de-DE" w:bidi="en-US"/>
        </w:rPr>
      </w:pPr>
    </w:p>
    <w:p w14:paraId="71847DA0" w14:textId="24D4FF6E" w:rsidR="00FA7B0A" w:rsidRPr="00FA7B0A" w:rsidRDefault="00FA7B0A" w:rsidP="000A24FC">
      <w:pPr>
        <w:autoSpaceDE w:val="0"/>
        <w:autoSpaceDN w:val="0"/>
        <w:adjustRightInd w:val="0"/>
        <w:ind w:left="567" w:hanging="567"/>
        <w:rPr>
          <w:rFonts w:cs="Times New Roman"/>
        </w:rPr>
      </w:pPr>
    </w:p>
    <w:sectPr w:rsidR="00FA7B0A" w:rsidRPr="00FA7B0A" w:rsidSect="0029560D">
      <w:footerReference w:type="even" r:id="rId10"/>
      <w:footerReference w:type="default" r:id="rId11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759917" w14:textId="77777777" w:rsidR="002835C3" w:rsidRDefault="002835C3" w:rsidP="00DF13CF">
      <w:r>
        <w:separator/>
      </w:r>
    </w:p>
  </w:endnote>
  <w:endnote w:type="continuationSeparator" w:id="0">
    <w:p w14:paraId="614549E0" w14:textId="77777777" w:rsidR="002835C3" w:rsidRDefault="002835C3" w:rsidP="00DF13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33526629"/>
      <w:docPartObj>
        <w:docPartGallery w:val="Page Numbers (Bottom of Page)"/>
        <w:docPartUnique/>
      </w:docPartObj>
    </w:sdtPr>
    <w:sdtContent>
      <w:p w14:paraId="787C335E" w14:textId="4EA8B6BD" w:rsidR="00DF13CF" w:rsidRDefault="00DF13CF" w:rsidP="0090147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F98EB01" w14:textId="77777777" w:rsidR="00DF13CF" w:rsidRDefault="00DF13CF" w:rsidP="00DF13C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264196337"/>
      <w:docPartObj>
        <w:docPartGallery w:val="Page Numbers (Bottom of Page)"/>
        <w:docPartUnique/>
      </w:docPartObj>
    </w:sdtPr>
    <w:sdtContent>
      <w:p w14:paraId="06A942BC" w14:textId="71AE549E" w:rsidR="00DF13CF" w:rsidRDefault="00DF13CF" w:rsidP="0090147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651AEBD" w14:textId="77777777" w:rsidR="00DF13CF" w:rsidRDefault="00DF13CF" w:rsidP="00DF13C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038521" w14:textId="77777777" w:rsidR="002835C3" w:rsidRDefault="002835C3" w:rsidP="00DF13CF">
      <w:r>
        <w:separator/>
      </w:r>
    </w:p>
  </w:footnote>
  <w:footnote w:type="continuationSeparator" w:id="0">
    <w:p w14:paraId="3EB14E96" w14:textId="77777777" w:rsidR="002835C3" w:rsidRDefault="002835C3" w:rsidP="00DF13C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281D61"/>
    <w:multiLevelType w:val="hybridMultilevel"/>
    <w:tmpl w:val="93B03396"/>
    <w:lvl w:ilvl="0" w:tplc="5CCC8AA2">
      <w:start w:val="1"/>
      <w:numFmt w:val="bullet"/>
      <w:lvlText w:val="v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6D4415A" w:tentative="1">
      <w:start w:val="1"/>
      <w:numFmt w:val="bullet"/>
      <w:lvlText w:val="v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1B083B6" w:tentative="1">
      <w:start w:val="1"/>
      <w:numFmt w:val="bullet"/>
      <w:lvlText w:val="v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6856CA" w:tentative="1">
      <w:start w:val="1"/>
      <w:numFmt w:val="bullet"/>
      <w:lvlText w:val="v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C44BE06" w:tentative="1">
      <w:start w:val="1"/>
      <w:numFmt w:val="bullet"/>
      <w:lvlText w:val="v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15C3CB0" w:tentative="1">
      <w:start w:val="1"/>
      <w:numFmt w:val="bullet"/>
      <w:lvlText w:val="v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258E44A" w:tentative="1">
      <w:start w:val="1"/>
      <w:numFmt w:val="bullet"/>
      <w:lvlText w:val="v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774E97E" w:tentative="1">
      <w:start w:val="1"/>
      <w:numFmt w:val="bullet"/>
      <w:lvlText w:val="v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02470E8" w:tentative="1">
      <w:start w:val="1"/>
      <w:numFmt w:val="bullet"/>
      <w:lvlText w:val="v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47175032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2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dfwxw2q9v0a7esvvj5pd2gwd0rfp2a2zt5&quot;&gt;Pain V&lt;record-ids&gt;&lt;item&gt;400&lt;/item&gt;&lt;item&gt;988&lt;/item&gt;&lt;item&gt;1547&lt;/item&gt;&lt;item&gt;1629&lt;/item&gt;&lt;item&gt;1867&lt;/item&gt;&lt;item&gt;2054&lt;/item&gt;&lt;item&gt;2057&lt;/item&gt;&lt;item&gt;2058&lt;/item&gt;&lt;item&gt;2148&lt;/item&gt;&lt;item&gt;2270&lt;/item&gt;&lt;item&gt;2282&lt;/item&gt;&lt;item&gt;2309&lt;/item&gt;&lt;item&gt;2361&lt;/item&gt;&lt;item&gt;2367&lt;/item&gt;&lt;item&gt;2390&lt;/item&gt;&lt;item&gt;2392&lt;/item&gt;&lt;item&gt;2396&lt;/item&gt;&lt;item&gt;2398&lt;/item&gt;&lt;item&gt;2405&lt;/item&gt;&lt;item&gt;2406&lt;/item&gt;&lt;item&gt;2407&lt;/item&gt;&lt;item&gt;2408&lt;/item&gt;&lt;item&gt;2409&lt;/item&gt;&lt;item&gt;2410&lt;/item&gt;&lt;item&gt;2411&lt;/item&gt;&lt;item&gt;2412&lt;/item&gt;&lt;item&gt;2413&lt;/item&gt;&lt;item&gt;2414&lt;/item&gt;&lt;item&gt;2415&lt;/item&gt;&lt;item&gt;2416&lt;/item&gt;&lt;item&gt;2417&lt;/item&gt;&lt;/record-ids&gt;&lt;/item&gt;&lt;/Libraries&gt;"/>
  </w:docVars>
  <w:rsids>
    <w:rsidRoot w:val="005333A0"/>
    <w:rsid w:val="000156B4"/>
    <w:rsid w:val="000202EF"/>
    <w:rsid w:val="00021638"/>
    <w:rsid w:val="00033F00"/>
    <w:rsid w:val="0004551A"/>
    <w:rsid w:val="000455FE"/>
    <w:rsid w:val="00056F30"/>
    <w:rsid w:val="000608AF"/>
    <w:rsid w:val="00065792"/>
    <w:rsid w:val="00070E4E"/>
    <w:rsid w:val="00073923"/>
    <w:rsid w:val="00083540"/>
    <w:rsid w:val="000872FD"/>
    <w:rsid w:val="00090A7A"/>
    <w:rsid w:val="000951A6"/>
    <w:rsid w:val="000A000C"/>
    <w:rsid w:val="000A24FC"/>
    <w:rsid w:val="000A51C2"/>
    <w:rsid w:val="000C10EC"/>
    <w:rsid w:val="000F0D6F"/>
    <w:rsid w:val="000F2A18"/>
    <w:rsid w:val="000F2B3A"/>
    <w:rsid w:val="000F63FD"/>
    <w:rsid w:val="000F6517"/>
    <w:rsid w:val="001124F4"/>
    <w:rsid w:val="001234F7"/>
    <w:rsid w:val="00126F72"/>
    <w:rsid w:val="00127584"/>
    <w:rsid w:val="001275F4"/>
    <w:rsid w:val="00127B7D"/>
    <w:rsid w:val="0013637B"/>
    <w:rsid w:val="00141656"/>
    <w:rsid w:val="001549CA"/>
    <w:rsid w:val="00157DF8"/>
    <w:rsid w:val="0016041E"/>
    <w:rsid w:val="001718DD"/>
    <w:rsid w:val="001859D9"/>
    <w:rsid w:val="001A7162"/>
    <w:rsid w:val="001B0C62"/>
    <w:rsid w:val="001D2382"/>
    <w:rsid w:val="001D6EDC"/>
    <w:rsid w:val="001D7B25"/>
    <w:rsid w:val="001E1C63"/>
    <w:rsid w:val="001F3AF5"/>
    <w:rsid w:val="001F54B6"/>
    <w:rsid w:val="0020383F"/>
    <w:rsid w:val="002151CA"/>
    <w:rsid w:val="00215321"/>
    <w:rsid w:val="00224049"/>
    <w:rsid w:val="0022464C"/>
    <w:rsid w:val="0022698E"/>
    <w:rsid w:val="00232A88"/>
    <w:rsid w:val="00233972"/>
    <w:rsid w:val="00246DB8"/>
    <w:rsid w:val="0025166F"/>
    <w:rsid w:val="00252FD0"/>
    <w:rsid w:val="00256A53"/>
    <w:rsid w:val="00263581"/>
    <w:rsid w:val="00263DA2"/>
    <w:rsid w:val="002663DE"/>
    <w:rsid w:val="002705CA"/>
    <w:rsid w:val="00274B88"/>
    <w:rsid w:val="002835C3"/>
    <w:rsid w:val="00283EA7"/>
    <w:rsid w:val="00284FD0"/>
    <w:rsid w:val="00285247"/>
    <w:rsid w:val="002928D8"/>
    <w:rsid w:val="0029560D"/>
    <w:rsid w:val="00295E0F"/>
    <w:rsid w:val="002B1777"/>
    <w:rsid w:val="002B2C88"/>
    <w:rsid w:val="002B2CA2"/>
    <w:rsid w:val="002C112F"/>
    <w:rsid w:val="002D1DF6"/>
    <w:rsid w:val="002E045F"/>
    <w:rsid w:val="002E4820"/>
    <w:rsid w:val="002E773F"/>
    <w:rsid w:val="002F4617"/>
    <w:rsid w:val="002F4711"/>
    <w:rsid w:val="003105E4"/>
    <w:rsid w:val="00310C65"/>
    <w:rsid w:val="00317868"/>
    <w:rsid w:val="00337837"/>
    <w:rsid w:val="003512F5"/>
    <w:rsid w:val="00353B40"/>
    <w:rsid w:val="00357F76"/>
    <w:rsid w:val="0036033E"/>
    <w:rsid w:val="00367875"/>
    <w:rsid w:val="00372C01"/>
    <w:rsid w:val="00380042"/>
    <w:rsid w:val="0038443E"/>
    <w:rsid w:val="00384645"/>
    <w:rsid w:val="00385B14"/>
    <w:rsid w:val="003C7700"/>
    <w:rsid w:val="003F5289"/>
    <w:rsid w:val="003F73F2"/>
    <w:rsid w:val="00402904"/>
    <w:rsid w:val="00405CC4"/>
    <w:rsid w:val="0041124E"/>
    <w:rsid w:val="00411266"/>
    <w:rsid w:val="00414608"/>
    <w:rsid w:val="004470B5"/>
    <w:rsid w:val="0045566C"/>
    <w:rsid w:val="00455CBE"/>
    <w:rsid w:val="00464083"/>
    <w:rsid w:val="004707FC"/>
    <w:rsid w:val="00474AFE"/>
    <w:rsid w:val="004969D6"/>
    <w:rsid w:val="004A70C8"/>
    <w:rsid w:val="004B4085"/>
    <w:rsid w:val="004C0FE1"/>
    <w:rsid w:val="004D3918"/>
    <w:rsid w:val="004E0DC2"/>
    <w:rsid w:val="004F5AFF"/>
    <w:rsid w:val="005041A1"/>
    <w:rsid w:val="00506205"/>
    <w:rsid w:val="00510266"/>
    <w:rsid w:val="00511863"/>
    <w:rsid w:val="00512AFA"/>
    <w:rsid w:val="00513D3F"/>
    <w:rsid w:val="005162E1"/>
    <w:rsid w:val="00525818"/>
    <w:rsid w:val="00525A1A"/>
    <w:rsid w:val="005330EE"/>
    <w:rsid w:val="005333A0"/>
    <w:rsid w:val="00535E58"/>
    <w:rsid w:val="0054227E"/>
    <w:rsid w:val="005622C0"/>
    <w:rsid w:val="005873C5"/>
    <w:rsid w:val="0059291E"/>
    <w:rsid w:val="00592B45"/>
    <w:rsid w:val="00595EC7"/>
    <w:rsid w:val="005A0270"/>
    <w:rsid w:val="005B2AAF"/>
    <w:rsid w:val="005C6034"/>
    <w:rsid w:val="00600E91"/>
    <w:rsid w:val="00613956"/>
    <w:rsid w:val="00632D11"/>
    <w:rsid w:val="0063632D"/>
    <w:rsid w:val="006364DB"/>
    <w:rsid w:val="00652B65"/>
    <w:rsid w:val="00684A20"/>
    <w:rsid w:val="00685C68"/>
    <w:rsid w:val="006A1A36"/>
    <w:rsid w:val="006A49E3"/>
    <w:rsid w:val="006B4BF2"/>
    <w:rsid w:val="006D63F4"/>
    <w:rsid w:val="006D7A8A"/>
    <w:rsid w:val="006E1FE4"/>
    <w:rsid w:val="006F6999"/>
    <w:rsid w:val="00705D04"/>
    <w:rsid w:val="00710D17"/>
    <w:rsid w:val="007132F3"/>
    <w:rsid w:val="00715037"/>
    <w:rsid w:val="0074057A"/>
    <w:rsid w:val="00756CB6"/>
    <w:rsid w:val="00760ABF"/>
    <w:rsid w:val="00767156"/>
    <w:rsid w:val="007729D5"/>
    <w:rsid w:val="00777BC5"/>
    <w:rsid w:val="00780E79"/>
    <w:rsid w:val="00791CF8"/>
    <w:rsid w:val="00792735"/>
    <w:rsid w:val="00792BB1"/>
    <w:rsid w:val="007A4AC0"/>
    <w:rsid w:val="007A53BF"/>
    <w:rsid w:val="007A6866"/>
    <w:rsid w:val="007B11A7"/>
    <w:rsid w:val="007B4E9E"/>
    <w:rsid w:val="007C508B"/>
    <w:rsid w:val="007D4DD2"/>
    <w:rsid w:val="007D54E9"/>
    <w:rsid w:val="007E6FB3"/>
    <w:rsid w:val="007E73C3"/>
    <w:rsid w:val="007F086E"/>
    <w:rsid w:val="007F5342"/>
    <w:rsid w:val="00805B1C"/>
    <w:rsid w:val="00814710"/>
    <w:rsid w:val="00815979"/>
    <w:rsid w:val="00832180"/>
    <w:rsid w:val="00832654"/>
    <w:rsid w:val="00841018"/>
    <w:rsid w:val="008426BA"/>
    <w:rsid w:val="00843654"/>
    <w:rsid w:val="00852E82"/>
    <w:rsid w:val="00856C17"/>
    <w:rsid w:val="008665D7"/>
    <w:rsid w:val="00867F8E"/>
    <w:rsid w:val="00882DCA"/>
    <w:rsid w:val="00887A21"/>
    <w:rsid w:val="008A3180"/>
    <w:rsid w:val="008A4F42"/>
    <w:rsid w:val="008A57AF"/>
    <w:rsid w:val="008A6F63"/>
    <w:rsid w:val="008B1314"/>
    <w:rsid w:val="008B152A"/>
    <w:rsid w:val="008B420C"/>
    <w:rsid w:val="008B7F49"/>
    <w:rsid w:val="008C17A8"/>
    <w:rsid w:val="008C1A01"/>
    <w:rsid w:val="008C2D63"/>
    <w:rsid w:val="008C5AEF"/>
    <w:rsid w:val="008D3B85"/>
    <w:rsid w:val="008D5972"/>
    <w:rsid w:val="008D724B"/>
    <w:rsid w:val="008D7BD9"/>
    <w:rsid w:val="008F2AEF"/>
    <w:rsid w:val="0090444B"/>
    <w:rsid w:val="00905D5D"/>
    <w:rsid w:val="00906557"/>
    <w:rsid w:val="00907887"/>
    <w:rsid w:val="00910ED7"/>
    <w:rsid w:val="009318A1"/>
    <w:rsid w:val="009441D7"/>
    <w:rsid w:val="00946559"/>
    <w:rsid w:val="00951D6C"/>
    <w:rsid w:val="00953F28"/>
    <w:rsid w:val="00957C7C"/>
    <w:rsid w:val="00961001"/>
    <w:rsid w:val="009622C9"/>
    <w:rsid w:val="0099266C"/>
    <w:rsid w:val="009926F5"/>
    <w:rsid w:val="009940BB"/>
    <w:rsid w:val="009B7EF6"/>
    <w:rsid w:val="009C33A2"/>
    <w:rsid w:val="009C380C"/>
    <w:rsid w:val="009C7A21"/>
    <w:rsid w:val="009D59F5"/>
    <w:rsid w:val="009E265F"/>
    <w:rsid w:val="009E5E39"/>
    <w:rsid w:val="009F0821"/>
    <w:rsid w:val="009F4A59"/>
    <w:rsid w:val="009F5A83"/>
    <w:rsid w:val="009F6E30"/>
    <w:rsid w:val="00A05C20"/>
    <w:rsid w:val="00A13EC3"/>
    <w:rsid w:val="00A215DB"/>
    <w:rsid w:val="00A27608"/>
    <w:rsid w:val="00A305FA"/>
    <w:rsid w:val="00A3216C"/>
    <w:rsid w:val="00A34CCD"/>
    <w:rsid w:val="00A34FDA"/>
    <w:rsid w:val="00A428D4"/>
    <w:rsid w:val="00A44314"/>
    <w:rsid w:val="00A53EE2"/>
    <w:rsid w:val="00A5525A"/>
    <w:rsid w:val="00A6439A"/>
    <w:rsid w:val="00A6509B"/>
    <w:rsid w:val="00A667C2"/>
    <w:rsid w:val="00A7108B"/>
    <w:rsid w:val="00A745D1"/>
    <w:rsid w:val="00A82F08"/>
    <w:rsid w:val="00A97965"/>
    <w:rsid w:val="00A97B7C"/>
    <w:rsid w:val="00AA3D18"/>
    <w:rsid w:val="00AA65A0"/>
    <w:rsid w:val="00AB3CE1"/>
    <w:rsid w:val="00AB7FF3"/>
    <w:rsid w:val="00AD0A48"/>
    <w:rsid w:val="00AD160D"/>
    <w:rsid w:val="00AD36E8"/>
    <w:rsid w:val="00AD60F9"/>
    <w:rsid w:val="00AF2501"/>
    <w:rsid w:val="00AF3CA6"/>
    <w:rsid w:val="00AF3EED"/>
    <w:rsid w:val="00B01F13"/>
    <w:rsid w:val="00B0460D"/>
    <w:rsid w:val="00B1303D"/>
    <w:rsid w:val="00B1429D"/>
    <w:rsid w:val="00B159AA"/>
    <w:rsid w:val="00B1790C"/>
    <w:rsid w:val="00B277D4"/>
    <w:rsid w:val="00B33856"/>
    <w:rsid w:val="00B3443D"/>
    <w:rsid w:val="00B376BC"/>
    <w:rsid w:val="00B56C37"/>
    <w:rsid w:val="00B57741"/>
    <w:rsid w:val="00B642A5"/>
    <w:rsid w:val="00B876C9"/>
    <w:rsid w:val="00B91B02"/>
    <w:rsid w:val="00BA0B2B"/>
    <w:rsid w:val="00BA72FA"/>
    <w:rsid w:val="00BB74DB"/>
    <w:rsid w:val="00BC1442"/>
    <w:rsid w:val="00BD19E7"/>
    <w:rsid w:val="00BD4CD7"/>
    <w:rsid w:val="00C0083D"/>
    <w:rsid w:val="00C078BE"/>
    <w:rsid w:val="00C23FFA"/>
    <w:rsid w:val="00C24F63"/>
    <w:rsid w:val="00C32DD5"/>
    <w:rsid w:val="00C35972"/>
    <w:rsid w:val="00C35D09"/>
    <w:rsid w:val="00C51926"/>
    <w:rsid w:val="00C55591"/>
    <w:rsid w:val="00C56C82"/>
    <w:rsid w:val="00C70348"/>
    <w:rsid w:val="00C755E9"/>
    <w:rsid w:val="00C83D36"/>
    <w:rsid w:val="00C868E3"/>
    <w:rsid w:val="00C90C81"/>
    <w:rsid w:val="00C91612"/>
    <w:rsid w:val="00C95A0B"/>
    <w:rsid w:val="00CA0325"/>
    <w:rsid w:val="00CA151F"/>
    <w:rsid w:val="00CA4DF3"/>
    <w:rsid w:val="00CC5B1D"/>
    <w:rsid w:val="00CD1B19"/>
    <w:rsid w:val="00CD31F3"/>
    <w:rsid w:val="00CD58C4"/>
    <w:rsid w:val="00CD6CF1"/>
    <w:rsid w:val="00CE4728"/>
    <w:rsid w:val="00CE5291"/>
    <w:rsid w:val="00CE6FB6"/>
    <w:rsid w:val="00D04096"/>
    <w:rsid w:val="00D10AD5"/>
    <w:rsid w:val="00D10C22"/>
    <w:rsid w:val="00D14C74"/>
    <w:rsid w:val="00D17883"/>
    <w:rsid w:val="00D21BC9"/>
    <w:rsid w:val="00D3670E"/>
    <w:rsid w:val="00D46286"/>
    <w:rsid w:val="00D56B6A"/>
    <w:rsid w:val="00D60304"/>
    <w:rsid w:val="00D6640E"/>
    <w:rsid w:val="00D72DB2"/>
    <w:rsid w:val="00D82C25"/>
    <w:rsid w:val="00D939E1"/>
    <w:rsid w:val="00D96EAD"/>
    <w:rsid w:val="00D977DB"/>
    <w:rsid w:val="00DB4BBB"/>
    <w:rsid w:val="00DB6F10"/>
    <w:rsid w:val="00DB7F82"/>
    <w:rsid w:val="00DC2E6D"/>
    <w:rsid w:val="00DD170D"/>
    <w:rsid w:val="00DD212A"/>
    <w:rsid w:val="00DE3E8A"/>
    <w:rsid w:val="00DF13CF"/>
    <w:rsid w:val="00DF680D"/>
    <w:rsid w:val="00E02947"/>
    <w:rsid w:val="00E11C06"/>
    <w:rsid w:val="00E14A8F"/>
    <w:rsid w:val="00E354CD"/>
    <w:rsid w:val="00E5785A"/>
    <w:rsid w:val="00E6140C"/>
    <w:rsid w:val="00E65D20"/>
    <w:rsid w:val="00E673CE"/>
    <w:rsid w:val="00E70898"/>
    <w:rsid w:val="00E71D44"/>
    <w:rsid w:val="00E80C2B"/>
    <w:rsid w:val="00E827D6"/>
    <w:rsid w:val="00E86F5D"/>
    <w:rsid w:val="00E87471"/>
    <w:rsid w:val="00E952B0"/>
    <w:rsid w:val="00EA3096"/>
    <w:rsid w:val="00EB029F"/>
    <w:rsid w:val="00EC4E87"/>
    <w:rsid w:val="00EC6C9B"/>
    <w:rsid w:val="00ED0E24"/>
    <w:rsid w:val="00ED29E8"/>
    <w:rsid w:val="00ED7EC6"/>
    <w:rsid w:val="00EE2EDA"/>
    <w:rsid w:val="00EF20F2"/>
    <w:rsid w:val="00F10675"/>
    <w:rsid w:val="00F113DE"/>
    <w:rsid w:val="00F2279D"/>
    <w:rsid w:val="00F23320"/>
    <w:rsid w:val="00F33FDD"/>
    <w:rsid w:val="00F34890"/>
    <w:rsid w:val="00F362F9"/>
    <w:rsid w:val="00F541EC"/>
    <w:rsid w:val="00F57AE4"/>
    <w:rsid w:val="00F641FB"/>
    <w:rsid w:val="00F65CF6"/>
    <w:rsid w:val="00F7709F"/>
    <w:rsid w:val="00F92515"/>
    <w:rsid w:val="00FA38F2"/>
    <w:rsid w:val="00FA3D3E"/>
    <w:rsid w:val="00FA7B0A"/>
    <w:rsid w:val="00FA7FD3"/>
    <w:rsid w:val="00FB2E43"/>
    <w:rsid w:val="00FB310D"/>
    <w:rsid w:val="00FD2255"/>
    <w:rsid w:val="00FF0849"/>
    <w:rsid w:val="00FF3EC8"/>
    <w:rsid w:val="00FF48E3"/>
    <w:rsid w:val="00FF60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26D3E60"/>
  <w15:docId w15:val="{354915E7-EA1B-4F9E-BB42-D9A322F660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67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7A2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7A2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87A2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87A21"/>
    <w:rPr>
      <w:rFonts w:ascii="Calibri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773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773F"/>
    <w:rPr>
      <w:rFonts w:ascii="Tahoma" w:hAnsi="Tahoma" w:cs="Tahoma"/>
      <w:sz w:val="16"/>
      <w:szCs w:val="16"/>
    </w:rPr>
  </w:style>
  <w:style w:type="character" w:styleId="Hyperlink">
    <w:name w:val="Hyperlink"/>
    <w:unhideWhenUsed/>
    <w:rsid w:val="00065792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3218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40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05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05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0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057A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DF13C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F13CF"/>
  </w:style>
  <w:style w:type="character" w:styleId="PageNumber">
    <w:name w:val="page number"/>
    <w:basedOn w:val="DefaultParagraphFont"/>
    <w:uiPriority w:val="99"/>
    <w:semiHidden/>
    <w:unhideWhenUsed/>
    <w:rsid w:val="00DF13CF"/>
  </w:style>
  <w:style w:type="paragraph" w:styleId="Revision">
    <w:name w:val="Revision"/>
    <w:hidden/>
    <w:uiPriority w:val="99"/>
    <w:semiHidden/>
    <w:rsid w:val="008C5AE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147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00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4041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andreasgoebel@rocketmail.com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6</Pages>
  <Words>3274</Words>
  <Characters>18667</Characters>
  <Application>Microsoft Office Word</Application>
  <DocSecurity>0</DocSecurity>
  <Lines>155</Lines>
  <Paragraphs>4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>WCFT</Company>
  <LinksUpToDate>false</LinksUpToDate>
  <CharactersWithSpaces>21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ebel, Andreas</dc:creator>
  <cp:lastModifiedBy>Goebel, Andreas</cp:lastModifiedBy>
  <cp:revision>17</cp:revision>
  <cp:lastPrinted>2022-10-23T08:56:00Z</cp:lastPrinted>
  <dcterms:created xsi:type="dcterms:W3CDTF">2022-10-14T18:21:00Z</dcterms:created>
  <dcterms:modified xsi:type="dcterms:W3CDTF">2022-11-01T15:02:00Z</dcterms:modified>
</cp:coreProperties>
</file>